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2CF4" w:rsidRPr="00635FA5" w:rsidRDefault="00022CF4" w:rsidP="00022CF4">
      <w:pPr>
        <w:jc w:val="both"/>
        <w:rPr>
          <w:rFonts w:ascii="Arial" w:hAnsi="Arial" w:cs="Arial"/>
          <w:sz w:val="24"/>
          <w:szCs w:val="24"/>
        </w:rPr>
      </w:pPr>
      <w:r w:rsidRPr="00635FA5">
        <w:rPr>
          <w:rFonts w:ascii="Arial" w:hAnsi="Arial" w:cs="Arial"/>
          <w:b/>
          <w:bCs/>
          <w:sz w:val="24"/>
          <w:szCs w:val="24"/>
        </w:rPr>
        <w:t>Table S1</w:t>
      </w:r>
      <w:r w:rsidRPr="00635FA5">
        <w:rPr>
          <w:rFonts w:ascii="Arial" w:hAnsi="Arial" w:cs="Arial"/>
          <w:sz w:val="24"/>
          <w:szCs w:val="24"/>
        </w:rPr>
        <w:t xml:space="preserve"> List of 246 genes associated with breast cancer pathogenesis and the references from which they were collected</w:t>
      </w:r>
    </w:p>
    <w:tbl>
      <w:tblPr>
        <w:tblStyle w:val="TableGrid"/>
        <w:tblW w:w="5000" w:type="pct"/>
        <w:tblLook w:val="04A0"/>
      </w:tblPr>
      <w:tblGrid>
        <w:gridCol w:w="1772"/>
        <w:gridCol w:w="8473"/>
        <w:gridCol w:w="3929"/>
      </w:tblGrid>
      <w:tr w:rsidR="00022CF4" w:rsidRPr="00635FA5" w:rsidTr="00E136E5">
        <w:trPr>
          <w:trHeight w:val="288"/>
        </w:trPr>
        <w:tc>
          <w:tcPr>
            <w:tcW w:w="625" w:type="pct"/>
            <w:vAlign w:val="center"/>
          </w:tcPr>
          <w:p w:rsidR="00022CF4" w:rsidRPr="00635FA5" w:rsidRDefault="00022CF4" w:rsidP="00E136E5">
            <w:pPr>
              <w:spacing w:beforeLines="20" w:afterLines="20"/>
              <w:rPr>
                <w:rFonts w:ascii="Arial" w:hAnsi="Arial" w:cs="Arial"/>
                <w:b/>
                <w:bCs/>
                <w:sz w:val="24"/>
                <w:szCs w:val="24"/>
              </w:rPr>
            </w:pPr>
            <w:r w:rsidRPr="00635FA5">
              <w:rPr>
                <w:rFonts w:ascii="Arial" w:hAnsi="Arial" w:cs="Arial"/>
                <w:b/>
                <w:bCs/>
                <w:sz w:val="24"/>
                <w:szCs w:val="24"/>
              </w:rPr>
              <w:t xml:space="preserve">Sr. No. </w:t>
            </w:r>
          </w:p>
        </w:tc>
        <w:tc>
          <w:tcPr>
            <w:tcW w:w="2989" w:type="pct"/>
            <w:noWrap/>
            <w:vAlign w:val="center"/>
          </w:tcPr>
          <w:p w:rsidR="00022CF4" w:rsidRPr="00635FA5" w:rsidRDefault="00022CF4" w:rsidP="00E136E5">
            <w:pPr>
              <w:spacing w:beforeLines="20" w:afterLines="20"/>
              <w:rPr>
                <w:rFonts w:ascii="Arial" w:hAnsi="Arial" w:cs="Arial"/>
                <w:b/>
                <w:bCs/>
                <w:sz w:val="24"/>
                <w:szCs w:val="24"/>
              </w:rPr>
            </w:pPr>
            <w:r w:rsidRPr="00635FA5">
              <w:rPr>
                <w:rFonts w:ascii="Arial" w:hAnsi="Arial" w:cs="Arial"/>
                <w:b/>
                <w:bCs/>
                <w:sz w:val="24"/>
                <w:szCs w:val="24"/>
              </w:rPr>
              <w:t>GENE ID</w:t>
            </w:r>
          </w:p>
        </w:tc>
        <w:tc>
          <w:tcPr>
            <w:tcW w:w="1386" w:type="pct"/>
            <w:vAlign w:val="center"/>
          </w:tcPr>
          <w:p w:rsidR="00022CF4" w:rsidRPr="00635FA5" w:rsidRDefault="00022CF4" w:rsidP="00E136E5">
            <w:pPr>
              <w:spacing w:beforeLines="20" w:afterLines="20"/>
              <w:rPr>
                <w:rFonts w:ascii="Arial" w:hAnsi="Arial" w:cs="Arial"/>
                <w:b/>
                <w:bCs/>
                <w:sz w:val="24"/>
                <w:szCs w:val="24"/>
              </w:rPr>
            </w:pPr>
            <w:r w:rsidRPr="00635FA5">
              <w:rPr>
                <w:rFonts w:ascii="Arial" w:hAnsi="Arial" w:cs="Arial"/>
                <w:b/>
                <w:bCs/>
                <w:sz w:val="24"/>
                <w:szCs w:val="24"/>
              </w:rPr>
              <w:t>Reference</w:t>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F1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07/s00428-010-0938-0","ISSN":"09456317","PMID":"20526721","abstract":"Hypoxia and acidosis are microenvironmental selection forces during somatic evolution in breast carcinogenesis. The effect of cobalt chloride (CoCl 2)-induced hypoxia on the expression of hypoxia-inducible factor (HIF)-1α, glucose transporter 1 (GLUT1), and carbonic anhydrase IX (CAIX) was assessed in breast cancer cells derived from primary sites (HCC1395 and HCC1937) and metastatic sites (MCF-7 and MDA-MB-231) by reverse transcriptase-polymerase chain reaction and immunoblotting. We analyzed these proteins' expression in tissue samples from normal breast tissue, usual ductal hyperplasia (DH), atypical ductal hyperplasia (ADH), ductal carcinoma in situ (DCIS), and invasive ductal carcinoma (IDC) using immunohistochemistry. CAIX mRNA was expressed constitutively in MDA-MB-231 cells but not in the other three cell lines. CAIX mRNA expression was increased after CoCl2-induced hypoxia in all four breast cancer cell lines. The expression of HIF-1α and GLUT1 proteins was increased after CoCl2-induced hypoxia in all breast cancer cell lines tested. Hypoxia significantly increased CAIX protein expression in primary cancer cells but not in metastatic ones. HIF-1α was not expressed in benign breast tissue, whereas it was significantly expressed in DH, ADH, DCIS, and IDC (p&lt;0.001). GLUT1 and CAIX were expressed only in DCIS (56.8% and 25.0%) and IDC (44.1% and 30.5%), with higher expression in high grade DCIS than low/intermediate grade DCIS (79.2% vs. 30.0%, p=0.001 and 37.5% vs. 10.0%, p=0.036, respectively). High CAIX expression was significantly associated with poor histological grade of IDC (p=0.005). During breast carcinogenesis, the role of HIF-1α changes from response to proliferation to tumor progression. GLUT1 expression (glycolytic phenotype) and CAIX expression (acid-resistant phenotype) may result in a powerful adaptive advantage and represent an aggressive phenotype. © 2010 Springer-Verlag.","author":[{"dropping-particle":"","family":"Chen","given":"Chi Long","non-dropping-particle":"","parse-names":false,"suffix":""},{"dropping-particle":"","family":"Chu","given":"Jan Show","non-dropping-particle":"","parse-names":false,"suffix":""},{"dropping-particle":"","family":"Su","given":"Wu Chou","non-dropping-particle":"","parse-names":false,"suffix":""},{"dropping-particle":"","family":"Huang","given":"Soon Cen","non-dropping-particle":"","parse-names":false,"suffix":""},{"dropping-particle":"","family":"Lee","given":"Wen Ying","non-dropping-particle":"","parse-names":false,"suffix":""}],"container-title":"Virchows Archiv","id":"ITEM-1","issue":"1","issued":{"date-parts":[["2010"]]},"page":"53-61","title":"Hypoxia and metabolic phenotypes during breast carcinogenesis: Expression of HIF-1α, GLUT1, and CAIX","type":"article-journal","volume":"457"},"uris":["http://www.mendeley.com/documents/?uuid=9de2a8d0-f78e-4e30-88ca-0cc0b456465c"]},{"id":"ITEM-2","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2","issue":"2","issued":{"date-parts":[["2016"]]},"page":"485-493","title":"Determinants of resistance to chemotherapy and ionizing radiation in breast cancer stem cells","type":"article-journal","volume":"380"},"uris":["http://www.mendeley.com/documents/?uuid=002c84ef-2b3c-4de8-a2e7-f8cf2f626b0a"]},{"id":"ITEM-3","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3","issue":"1","issued":{"date-parts":[["2018"]]},"title":"Identification and validation of single-sample breast cancer radiosensitivity gene expression predictors","type":"article-journal","volume":"20"},"uris":["http://www.mendeley.com/documents/?uuid=fbc77a4d-8829-47ec-bf17-66e582c6ad92"]}],"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GLUT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07/s00428-010-0938-0","ISSN":"09456317","PMID":"20526721","abstract":"Hypoxia and acidosis are microenvironmental selection forces during somatic evolution in breast carcinogenesis. The effect of cobalt chloride (CoCl 2)-induced hypoxia on the expression of hypoxia-inducible factor (HIF)-1α, glucose transporter 1 (GLUT1), and carbonic anhydrase IX (CAIX) was assessed in breast cancer cells derived from primary sites (HCC1395 and HCC1937) and metastatic sites (MCF-7 and MDA-MB-231) by reverse transcriptase-polymerase chain reaction and immunoblotting. We analyzed these proteins' expression in tissue samples from normal breast tissue, usual ductal hyperplasia (DH), atypical ductal hyperplasia (ADH), ductal carcinoma in situ (DCIS), and invasive ductal carcinoma (IDC) using immunohistochemistry. CAIX mRNA was expressed constitutively in MDA-MB-231 cells but not in the other three cell lines. CAIX mRNA expression was increased after CoCl2-induced hypoxia in all four breast cancer cell lines. The expression of HIF-1α and GLUT1 proteins was increased after CoCl2-induced hypoxia in all breast cancer cell lines tested. Hypoxia significantly increased CAIX protein expression in primary cancer cells but not in metastatic ones. HIF-1α was not expressed in benign breast tissue, whereas it was significantly expressed in DH, ADH, DCIS, and IDC (p&lt;0.001). GLUT1 and CAIX were expressed only in DCIS (56.8% and 25.0%) and IDC (44.1% and 30.5%), with higher expression in high grade DCIS than low/intermediate grade DCIS (79.2% vs. 30.0%, p=0.001 and 37.5% vs. 10.0%, p=0.036, respectively). High CAIX expression was significantly associated with poor histological grade of IDC (p=0.005). During breast carcinogenesis, the role of HIF-1α changes from response to proliferation to tumor progression. GLUT1 expression (glycolytic phenotype) and CAIX expression (acid-resistant phenotype) may result in a powerful adaptive advantage and represent an aggressive phenotype. © 2010 Springer-Verlag.","author":[{"dropping-particle":"","family":"Chen","given":"Chi Long","non-dropping-particle":"","parse-names":false,"suffix":""},{"dropping-particle":"","family":"Chu","given":"Jan Show","non-dropping-particle":"","parse-names":false,"suffix":""},{"dropping-particle":"","family":"Su","given":"Wu Chou","non-dropping-particle":"","parse-names":false,"suffix":""},{"dropping-particle":"","family":"Huang","given":"Soon Cen","non-dropping-particle":"","parse-names":false,"suffix":""},{"dropping-particle":"","family":"Lee","given":"Wen Ying","non-dropping-particle":"","parse-names":false,"suffix":""}],"container-title":"Virchows Archiv","id":"ITEM-1","issue":"1","issued":{"date-parts":[["2010"]]},"page":"53-61","title":"Hypoxia and metabolic phenotypes during breast carcinogenesis: Expression of HIF-1α, GLUT1, and CAIX","type":"article-journal","volume":"457"},"uris":["http://www.mendeley.com/documents/?uuid=9de2a8d0-f78e-4e30-88ca-0cc0b456465c"]},{"id":"ITEM-2","itemData":{"DOI":"10.1007/s00280-016-3007-9","ISSN":"14320843","PMID":"27011212","abstract":"Purpose Breast cancer is the most common type of cancer with high incidence in women. Currently, identifying new therapies that selectively inhibit tumor growth without damaging normal tissue are a major challenge of cancer research. One of the features of cancer cells is that they do not consume more oxygen even under normal oxygen circumstances but prefer to aerobic glycolysis through the enhanced catabolism of glucose and glutamine. In this study, we investigate the mechanisms of the radioresistance in breast cancer cells. Methods Human breast cancer cells MDA-MB-231 and MCF-7 were treated with radiation alone, Glut1 inhibitor alone or the combination of both to evaluate cell glucose metabolism and apoptosis. By the establishment of radioresistant cell line, we investigate the mechanisms of the combined treatments of radiation with Glut1 inhibitor in the radioresistant cells. Results The glucose metabolism and the expression of Glut1 are significantly stimulated by radiotherapy. We report the radioresistant breast cancer cells exhibit upregulated Glut1 expression and glucose metabolism. In addition, we observed overexpression of Glut1 renders breast cancer cells resistant to radiation and knocking down of Glut1 sensitizes breast cancer cells to radiation. We treated breast cancer cells with radiation and WZB117 which inhibits Glut1 expression and glucose metabolism and found the combination of WZB117 and radiation exhibits synergistically inhibitory effects on breast cancer cells. Finally, we demonstrate the inhibition of Glut1 re-sensitizes the radioresistant cancer cells to radiation. Conclusions This study reveals the roles of Glut1 in the radiosensitivity of human breast cancer. It will provide new mechanisms and strategies for the sensitization of cancer cells to radiotherapy through regulation of glucose metabolism.","author":[{"dropping-particle":"","family":"Zhao","given":"Fei","non-dropping-particle":"","parse-names":false,"suffix":""},{"dropping-particle":"","family":"Ming","given":"Jia","non-dropping-particle":"","parse-names":false,"suffix":""},{"dropping-particle":"","family":"Zhou","given":"Yan","non-dropping-particle":"","parse-names":false,"suffix":""},{"dropping-particle":"","family":"Fan","given":"Linjun","non-dropping-particle":"","parse-names":false,"suffix":""}],"container-title":"Cancer Chemotherapy and Pharmacology","id":"ITEM-2","issue":"5","issued":{"date-parts":[["2016"]]},"page":"963-972","title":"Inhibition of Glut1 by WZB117 sensitizes radioresistant breast cancer cells to irradiation","type":"article-journal","volume":"77"},"uris":["http://www.mendeley.com/documents/?uuid=a16aea66-8558-4f48-a6b2-1cfabef4d2ff"]}],"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AIX</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07/s00428-010-0938-0","ISSN":"09456317","PMID":"20526721","abstract":"Hypoxia and acidosis are microenvironmental selection forces during somatic evolution in breast carcinogenesis. The effect of cobalt chloride (CoCl 2)-induced hypoxia on the expression of hypoxia-inducible factor (HIF)-1α, glucose transporter 1 (GLUT1), and carbonic anhydrase IX (CAIX) was assessed in breast cancer cells derived from primary sites (HCC1395 and HCC1937) and metastatic sites (MCF-7 and MDA-MB-231) by reverse transcriptase-polymerase chain reaction and immunoblotting. We analyzed these proteins' expression in tissue samples from normal breast tissue, usual ductal hyperplasia (DH), atypical ductal hyperplasia (ADH), ductal carcinoma in situ (DCIS), and invasive ductal carcinoma (IDC) using immunohistochemistry. CAIX mRNA was expressed constitutively in MDA-MB-231 cells but not in the other three cell lines. CAIX mRNA expression was increased after CoCl2-induced hypoxia in all four breast cancer cell lines. The expression of HIF-1α and GLUT1 proteins was increased after CoCl2-induced hypoxia in all breast cancer cell lines tested. Hypoxia significantly increased CAIX protein expression in primary cancer cells but not in metastatic ones. HIF-1α was not expressed in benign breast tissue, whereas it was significantly expressed in DH, ADH, DCIS, and IDC (p&lt;0.001). GLUT1 and CAIX were expressed only in DCIS (56.8% and 25.0%) and IDC (44.1% and 30.5%), with higher expression in high grade DCIS than low/intermediate grade DCIS (79.2% vs. 30.0%, p=0.001 and 37.5% vs. 10.0%, p=0.036, respectively). High CAIX expression was significantly associated with poor histological grade of IDC (p=0.005). During breast carcinogenesis, the role of HIF-1α changes from response to proliferation to tumor progression. GLUT1 expression (glycolytic phenotype) and CAIX expression (acid-resistant phenotype) may result in a powerful adaptive advantage and represent an aggressive phenotype. © 2010 Springer-Verlag.","author":[{"dropping-particle":"","family":"Chen","given":"Chi Long","non-dropping-particle":"","parse-names":false,"suffix":""},{"dropping-particle":"","family":"Chu","given":"Jan Show","non-dropping-particle":"","parse-names":false,"suffix":""},{"dropping-particle":"","family":"Su","given":"Wu Chou","non-dropping-particle":"","parse-names":false,"suffix":""},{"dropping-particle":"","family":"Huang","given":"Soon Cen","non-dropping-particle":"","parse-names":false,"suffix":""},{"dropping-particle":"","family":"Lee","given":"Wen Ying","non-dropping-particle":"","parse-names":false,"suffix":""}],"container-title":"Virchows Archiv","id":"ITEM-1","issue":"1","issued":{"date-parts":[["2010"]]},"page":"53-61","title":"Hypoxia and metabolic phenotypes during breast carcinogenesis: Expression of HIF-1α, GLUT1, and CAIX","type":"article-journal","volume":"457"},"uris":["http://www.mendeley.com/documents/?uuid=9de2a8d0-f78e-4e30-88ca-0cc0b456465c"]},{"id":"ITEM-2","itemData":{"DOI":"10.1007/s11307-015-0885-x","ISSN":"18602002","PMID":"26276155","abstract":"Purpose: Hypoxia is commonly observed in regions of primary tumors and metastases, and is associated with resistance to treatment, more aggressive tumor phenotypes and poor prognosis. Reliable and validated imaging biomarkers of hypoxia are needed for pre-clinical studies and clinical use. Expression of cell-surface carbonic anhydrases IX and XII (CAIX and CAXII) in tumor cells has been associated with tumor hypoxia. CAIX and CAXII specific antibodies conjugated to fluorescent dye were evaluated for the non-invasive detection of hypoxia in vivo. Procedures: Human breast cancer cell lines (MCF10A, DCIS, MCF7, ZR-75.1 and MDA-mb231) were characterized for CAIX and CAXII expression by real-time RT-PCR and immunocytochemistry (ICC) under normoxic and hypoxic conditions. Immunohistochemical (IHC) staining of CAIX, CAXII and the commercially available exogenous hypoxia marker, pimonidazole, was performed using sections of ZR-75.1 and MDA-mb-231 orthotopic breast cancer xenograft tumors from nude mice. In vivo fluorescence imaging of ZR-75.1 tumors in animals housed at varied levels of oxygen was used to quantify the relative uptake of the CAIX and CAXII agents and a commercially available sulfonamide-based agent. Corresponding tumor sections were IHC stained for CAIX, CAXII and pimonidazole. Results: CAIX mRNA expression was significantly higher (p &lt; 0.05) in hypoxia for all cell lines, which was in agreement with protein expression by ICC. CAXII expression was mixed, with a modest hypoxia-related increase in two cell lines (p &lt; 0.05) and no change in others. Quantified IHC staining of ZR-75.1 and MDA-mb-231 tumor sections showed that CAIX and CAXII expression was elevated in regions with pimonidazole staining, but CAXII levels were lower than CAIX. Tumor uptake of the CAIX targeted agent, and IHC staining of CAIX and pimonidazole in corresponding tumor sections were correlated, and co-registered, and shown to be significantly elevated by level of oxygenation (p &lt; 0.001): hypoxia &gt; normoxia &gt; hyperoxia. However, the CAXII and sulfonamide agents were not significantly correlated with hypoxia. Conclusion: These studies suggest that the fluorescently labeled CAIX-specific agent is a more robust indicator of hypoxia in vivo compared to the CAXII-specific agent or the agent specific to the CA active site.","author":[{"dropping-particle":"","family":"Tafreshi","given":"Narges K.","non-dropping-particle":"","parse-names":false,"suffix":""},{"dropping-particle":"","family":"Lloyd","given":"Mark C.","non-dropping-particle":"","parse-names":false,"suffix":""},{"dropping-particle":"","family":"Proemsey","given":"Joshua B.","non-dropping-particle":"","parse-names":false,"suffix":""},{"dropping-particle":"","family":"Bui","given":"Marilyn M.","non-dropping-particle":"","parse-names":false,"suffix":""},{"dropping-particle":"","family":"Kim","given":"Jongphil","non-dropping-particle":"","parse-names":false,"suffix":""},{"dropping-particle":"","family":"Gillies","given":"Robert J.","non-dropping-particle":"","parse-names":false,"suffix":""},{"dropping-particle":"","family":"Morse","given":"David L.","non-dropping-particle":"","parse-names":false,"suffix":""}],"container-title":"Molecular Imaging and Biology","id":"ITEM-2","issue":"2","issued":{"date-parts":[["2016"]]},"page":"219-231","title":"Evaluation of CAIX and CAXII Expression in Breast Cancer at Varied O2 Levels: CAIX is the Superior Surrogate Imaging Biomarker of Tumor Hypoxia","type":"article-journal","volume":"18"},"uris":["http://www.mendeley.com/documents/?uuid=ffe31acd-13ad-416d-948f-468bb73025ed"]}],"mendeley":{"formattedCitation":"[1,5]","plainTextFormattedCitation":"[1,5]","previouslyFormattedCitation":"[1,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O1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2885-019-5727-9","ISSN":"14712407","PMID":"31142270","abstract":"Background: Hypoxia is an important factor that contributes to tumour aggressiveness and correlates with poor prognosis and resistance to conventional therapy. Therefore, identifying hypoxic environments within tumours is extremely useful for understanding cancer biology and developing novel therapeutic strategies. Several studies have suggested that carbonic anhydrase 9 (CA9) is a reliable biomarker of hypoxia and a potential therapeutic target, while pimonidazole has been identified as an exogenous hypoxia marker. However, other studies have suggested that CA9 expression is not directly induced by hypoxia and it is not expressed in all types of tumours. Thus, in this study, we focused on endoplasmic reticulum disulphide oxidase 1α (ERO1α), a protein that localises in the endoplasmic reticulum and is involved in the formation of disulphide bonds in proteins, to determine whether it could serve as a potential tumour-hypoxia biomarker. Methods: Using quantitative real-time polymerase chain reaction, we analysed the mRNA expression of ERO1α and CA9 in different normal and cancer cell lines. We also determined the protein expression levels of ERO1α and CA9 in these cell lines by western blotting. We then investigated the hypoxia-inducible ERO1α and CA9 expression and localisation in HCT116 and HeLa cells, which express low (CA9-low) and high (CA9-high) levels of CA9, respectively. A comparative analysis was performed using pimonidazole, an exogenous hypoxic marker, as a positive control. The expression and localisation of ERO1α and CA9 in tumour spheres during hypoxia were analysed by a tumour sphere formation assay. Finally, we used a mouse model to investigate the localisation of ERO1α and CA9 in tumour xenografts using several cell lines. Results: We found that ERO1α expression increased under chronic hypoxia. Our results show that ERO1α was hypoxia-induced in all the tested cancer cell lines. Furthermore, in the comparative analysis using CA9 and pimonidazole, ERO1α had a similar localisation to pimonidazole in both CA9-low and CA9-high cell lines. Conclusion: ERO1α can serve as a novel endogenous chronic hypoxia marker that is more reliable than CA9 and can be used as a diagnostic biomarker and therapeutic target for cancer.","author":[{"dropping-particle":"","family":"Takei","given":"Norio","non-dropping-particle":"","parse-names":false,"suffix":""},{"dropping-particle":"","family":"Yoneda","given":"Akihiro","non-dropping-particle":"","parse-names":false,"suffix":""},{"dropping-particle":"","family":"Kosaka","given":"Marina","non-dropping-particle":"","parse-names":false,"suffix":""},{"dropping-particle":"","family":"Sakai-Sawada","given":"Kaori","non-dropping-particle":"","parse-names":false,"suffix":""},{"dropping-particle":"","family":"Tamura","given":"Yasuaki","non-dropping-particle":"","parse-names":false,"suffix":""}],"container-title":"BMC Cancer","id":"ITEM-1","issue":"1","issued":{"date-parts":[["2019"]]},"title":"ERO1α is a novel endogenous marker of hypoxia in human cancer cell lines","type":"article-journal","volume":"19"},"uris":["http://www.mendeley.com/documents/?uuid=0abeeb08-116c-4ba1-96c0-e4fc0f0be63b"]}],"mendeley":{"formattedCitation":"[6]","plainTextFormattedCitation":"[6]","previouslyFormattedCitation":"[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R</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mendeley":{"formattedCitation":"[7,8]","plainTextFormattedCitation":"[7,8]","previouslyFormattedCitation":"[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JUN</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id":"ITEM-3","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3","issue":"5","issued":{"date-parts":[["2015"]]},"page":"2577-2592","title":"High-dose ionizing radiation regulates gene expression changes in the MCF7 breast cancer cell line","type":"article-journal","volume":"35"},"uris":["http://www.mendeley.com/documents/?uuid=25a072aa-7cb6-49a8-a483-393841db6b9e"]}],"mendeley":{"formattedCitation":"[7–9]","plainTextFormattedCitation":"[7–9]","previouslyFormattedCitation":"[7–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STAT1  </w:t>
            </w:r>
          </w:p>
        </w:tc>
        <w:tc>
          <w:tcPr>
            <w:tcW w:w="1386" w:type="pct"/>
            <w:vAlign w:val="center"/>
          </w:tcPr>
          <w:p w:rsidR="00022CF4" w:rsidRPr="00635FA5" w:rsidRDefault="00022CF4" w:rsidP="00E136E5">
            <w:pPr>
              <w:spacing w:beforeLines="20" w:afterLines="20"/>
              <w:ind w:right="-961"/>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id":"ITEM-3","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3","issue":"1","issued":{"date-parts":[["2018"]]},"title":"Identification and validation of single-sample breast cancer radiosensitivity gene expression predictors","type":"article-journal","volume":"20"},"uris":["http://www.mendeley.com/documents/?uuid=fbc77a4d-8829-47ec-bf17-66e582c6ad92"]}],"mendeley":{"formattedCitation":"[3,7,8]","plainTextFormattedCitation":"[3,7,8]","previouslyFormattedCitation":"[3,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PKC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mendeley":{"formattedCitation":"[7,8]","plainTextFormattedCitation":"[7,8]","previouslyFormattedCitation":"[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RelA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id":"ITEM-3","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3","issue":"2","issued":{"date-parts":[["2016"]]},"page":"485-493","title":"Determinants of resistance to chemotherapy and ionizing radiation in breast cancer stem cells","type":"article-journal","volume":"380"},"uris":["http://www.mendeley.com/documents/?uuid=002c84ef-2b3c-4de8-a2e7-f8cf2f626b0a"]}],"mendeley":{"formattedCitation":"[2,7,8]","plainTextFormattedCitation":"[2,7,8]","previouslyFormattedCitation":"[2,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8]</w:t>
            </w:r>
            <w:r w:rsidRPr="00635FA5">
              <w:rPr>
                <w:rFonts w:ascii="Arial" w:hAnsi="Arial" w:cs="Arial"/>
                <w:sz w:val="24"/>
                <w:szCs w:val="24"/>
              </w:rPr>
              <w:fldChar w:fldCharType="end"/>
            </w:r>
            <w:r w:rsidRPr="00635FA5">
              <w:rPr>
                <w:rFonts w:ascii="Arial" w:hAnsi="Arial" w:cs="Arial"/>
                <w:sz w:val="24"/>
                <w:szCs w:val="24"/>
              </w:rPr>
              <w:t xml:space="preserve"> </w:t>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cABL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mendeley":{"formattedCitation":"[7,8]","plainTextFormattedCitation":"[7,8]","previouslyFormattedCitation":"[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SUMO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mendeley":{"formattedCitation":"[7]","plainTextFormattedCitation":"[7]","previouslyFormattedCitation":"[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CDK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mendeley":{"formattedCitation":"[7,8]","plainTextFormattedCitation":"[7,8]","previouslyFormattedCitation":"[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HDAC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mendeley":{"formattedCitation":"[7,8]","plainTextFormattedCitation":"[7,8]","previouslyFormattedCitation":"[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IRF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2","issue":"2","issued":{"date-parts":[["2009"]]},"page":"497-505","title":"Systems biology modeling of the radiation sensitivity network: a biomarker discovery platform","type":"article-journal","volume":"75"},"uris":["http://www.mendeley.com/documents/?uuid=91a3f051-1232-4c4c-ac14-7de7abcaad42"]},{"id":"ITEM-3","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3","issue":"1","issued":{"date-parts":[["2018"]]},"title":"Identification and validation of single-sample breast cancer radiosensitivity gene expression predictors","type":"article-journal","volume":"20"},"uris":["http://www.mendeley.com/documents/?uuid=59031e0e-1435-4b4c-a77e-96ecc4e4beed"]}],"mendeley":{"formattedCitation":"[3,7,8]","plainTextFormattedCitation":"[3,7,8]","previouslyFormattedCitation":"[3,7,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7,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RBAP48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mendeley":{"formattedCitation":"[7]","plainTextFormattedCitation":"[7]","previouslyFormattedCitation":"[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RGS19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mendeley":{"formattedCitation":"[7]","plainTextFormattedCitation":"[7]","previouslyFormattedCitation":"[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op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mendeley":{"formattedCitation":"[7]","plainTextFormattedCitation":"[7]","previouslyFormattedCitation":"[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TACC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pme.12.55","ISSN":"17410541","PMID":"23105945","abstract":"The last two decades have seen technological developments that have led to more accurate delivery of radiation therapy (RT), which has resulted in clinical gains in many solid tumors. However, a fundamental question and perhaps the next major hurdle is whether biological strategies can be developed to further enhance the effectiveness and efficiency of RT. This article addresses the development of a novel genomics-based molecular assay to predict tumor radiosensitivity, and proposes that this assay may prove pivotal in the development of biologically guided RT. © 2012 Future Medicine Ltd.","author":[{"dropping-particle":"","family":"Torres-Roca","given":"Javier F.","non-dropping-particle":"","parse-names":false,"suffix":""}],"container-title":"Personalized Medicine","id":"ITEM-1","issue":"5","issued":{"date-parts":[["2012"]]},"page":"547-557","title":"A molecular assay of tumor radiosensitivity: A roadmap towards biology-based personalized radiation therapy","type":"article-journal","volume":"9"},"uris":["http://www.mendeley.com/documents/?uuid=2383ebf7-3974-45b7-b3fa-971a1bc426e7"]},{"id":"ITEM-2","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2","issue":"16","issued":{"date-parts":[["2015"]]},"page":"3667-3677","title":"Development and validation of a novel radiosensitivity signature in human breast cancer","type":"article-journal","volume":"21"},"uris":["http://www.mendeley.com/documents/?uuid=989a20f8-c284-467b-a1ab-7e14fa290f70"]}],"mendeley":{"formattedCitation":"[7,10]","plainTextFormattedCitation":"[7,10]","previouslyFormattedCitation":"[7,1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7,1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RND3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mendeley":{"formattedCitation":"[10]","plainTextFormattedCitation":"[10]","previouslyFormattedCitation":"[1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DTL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bcr1325","ISSN":"1465542X","PMID":"16280042","abstract":"INTRODUCTION: Adjuvant breast cancer therapy significantly improves survival, but overtreatment and undertreatment are major problems. Breast cancer expression profiling has so far mainly been used to identify women with a poor prognosis as candidates for adjuvant therapy but without demonstrated value for therapy prediction.\nMETHODS: We obtained the gene expression profiles of 159 population-derived breast cancer patients, and used hierarchical clustering to identify the signature associated with prognosis and impact of adjuvant therapies, defined as distant metastasis or death within 5 years. Independent datasets of 76 treated population-derived Swedish patients, 135 untreated population-derived Swedish patients and 78 Dutch patients were used for validation. The inclusion and exclusion criteria for the studies of population-derived Swedish patients were defined.\nRESULTS: Among the 159 patients, a subset of 64 genes was found to give an optimal separation of patients with good and poor outcomes. Hierarchical clustering revealed three subgroups: patients who did well with therapy, patients who did well without therapy, and patients that failed to benefit from given therapy. The expression profile gave significantly better prognostication (odds ratio, 4.19; P = 0.007) (breast cancer end-points odds ratio, 10.64) compared with the Elston-Ellis histological grading (odds ratio of grade 2 vs 1 and grade 3 vs 1, 2.81 and 3.32 respectively; P = 0.24 and 0.16), tumor stage (odds ratio of stage 2 vs 1 and stage 3 vs 1, 1.11 and 1.28; P = 0.83 and 0.68) and age (odds ratio, 0.11; P = 0.55). The risk groups were consistent and validated in the independent Swedish and Dutch data sets used with 211 and 78 patients, respectively.\nCONCLUSION: We have identified discriminatory gene expression signatures working both on untreated and systematically treated primary breast cancer patients with the potential to spare them from adjuvant therapy.","author":[{"dropping-particle":"","family":"Pawitan","given":"Yudi","non-dropping-particle":"","parse-names":false,"suffix":""},{"dropping-particle":"","family":"Bjöhle","given":"Judith","non-dropping-particle":"","parse-names":false,"suffix":""},{"dropping-particle":"","family":"Amler","given":"Lukas","non-dropping-particle":"","parse-names":false,"suffix":""},{"dropping-particle":"","family":"Borg","given":"Anna Lena","non-dropping-particle":"","parse-names":false,"suffix":""},{"dropping-particle":"","family":"Egyhazi","given":"Suzanne","non-dropping-particle":"","parse-names":false,"suffix":""},{"dropping-particle":"","family":"Hall","given":"Per","non-dropping-particle":"","parse-names":false,"suffix":""},{"dropping-particle":"","family":"Han","given":"Xia","non-dropping-particle":"","parse-names":false,"suffix":""},{"dropping-particle":"","family":"Holmberg","given":"Lars","non-dropping-particle":"","parse-names":false,"suffix":""},{"dropping-particle":"","family":"Huang","given":"Fei","non-dropping-particle":"","parse-names":false,"suffix":""},{"dropping-particle":"","family":"Klaar","given":"Sigrid","non-dropping-particle":"","parse-names":false,"suffix":""},{"dropping-particle":"","family":"Liu","given":"Edison T.","non-dropping-particle":"","parse-names":false,"suffix":""},{"dropping-particle":"","family":"Miller","given":"Lance","non-dropping-particle":"","parse-names":false,"suffix":""},{"dropping-particle":"","family":"Nordgren","given":"Hans","non-dropping-particle":"","parse-names":false,"suffix":""},{"dropping-particle":"","family":"Ploner","given":"Alexander","non-dropping-particle":"","parse-names":false,"suffix":""},{"dropping-particle":"","family":"Sandelin","given":"Kerstin","non-dropping-particle":"","parse-names":false,"suffix":""},{"dropping-particle":"","family":"Shaw","given":"Peter M.","non-dropping-particle":"","parse-names":false,"suffix":""},{"dropping-particle":"","family":"Smeds","given":"Johanna","non-dropping-particle":"","parse-names":false,"suffix":""},{"dropping-particle":"","family":"Skoog","given":"Lambert","non-dropping-particle":"","parse-names":false,"suffix":""},{"dropping-particle":"","family":"Wedrén","given":"Sara","non-dropping-particle":"","parse-names":false,"suffix":""},{"dropping-particle":"","family":"Bergh","given":"Jonas","non-dropping-particle":"","parse-names":false,"suffix":""}],"container-title":"Breast cancer research : BCR","id":"ITEM-1","issue":"6","issued":{"date-parts":[["2005"]]},"page":"R953-R964","title":"Gene expression profiling spares early breast cancer patients from adjuvant therapy: derived and validated in two population-based cohorts","type":"article-journal","volume":"7"},"uris":["http://www.mendeley.com/documents/?uuid=38c3d3a4-a5d1-4a9d-bd10-2668de069874"]},{"id":"ITEM-2","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2","issue":"16","issued":{"date-parts":[["2015"]]},"page":"3667-3677","title":"Development and validation of a novel radiosensitivity signature in human breast cancer","type":"article-journal","volume":"21"},"uris":["http://www.mendeley.com/documents/?uuid=989a20f8-c284-467b-a1ab-7e14fa290f70"]}],"mendeley":{"formattedCitation":"[10,11]","plainTextFormattedCitation":"[10,11]","previouslyFormattedCitation":"[10,1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1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ATM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id":"ITEM-2","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2","issue":"9","issued":{"date-parts":[["2017"]]},"page":"14897-14911","title":"Cyclin E overexpression as a biomarker for combination treatment strategies in inflammatory breast cancer","type":"article-journal","volume":"8"},"uris":["http://www.mendeley.com/documents/?uuid=c49f7159-9367-41f5-a66c-3b36890fb756"]},{"id":"ITEM-3","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3","issue":"5","issued":{"date-parts":[["2012"]]},"page":"625-644","title":"Autocrine human GH promotes radioresistance in mammary and endometrial carcinoma cells","type":"article-journal","volume":"19"},"uris":["http://www.mendeley.com/documents/?uuid=501fca0c-2c47-4b20-b40f-bfbf35fed1d1"]},{"id":"ITEM-4","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4","issue":"2","issued":{"date-parts":[["2016"]]},"page":"485-493","title":"Determinants of resistance to chemotherapy and ionizing radiation in breast cancer stem cells","type":"article-journal","volume":"380"},"uris":["http://www.mendeley.com/documents/?uuid=15b8f63f-5502-4791-8c80-063f99522b08"]}],"mendeley":{"formattedCitation":"[2,10,12,13]","plainTextFormattedCitation":"[2,10,12,13]","previouslyFormattedCitation":"[2,10,12,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0,12,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BUB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id":"ITEM-2","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2","issue":"6871","issued":{"date-parts":[["2002","1"]]},"page":"530-536","title":"Gene expression profiling predicts clinical outcome of breast cancer","type":"article-journal","volume":"415"},"uris":["http://www.mendeley.com/documents/?uuid=f16ef26d-855a-44a9-8040-55bbc7460f63"]}],"mendeley":{"formattedCitation":"[10,14]","plainTextFormattedCitation":"[10,14]","previouslyFormattedCitation":"[10,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RAD5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id":"ITEM-2","itemData":{"DOI":"10.1073/pnas.1402604111","ISSN":"10916490","PMID":"24616504","abstract":"Cell survival after DNA damage relies on DNA repair, the abrogation of which causes genomic instability and development of cancer. However, defective DNA repair in cancer cells can be exploited for cancer therapy using DNA-damaging agents. DNA double-strand breaks are the major lethal lesions induced by ionizing radiation (IR) and can be efficiently repaired by DNA homologous recombination, a system that requires numerous factors including the recombinase RAD51 (RAD51). Therapies combined with adjuvant radiotherapy have been demonstrated to improve the survival of triple-negative breast cancer patients; however, such therapy is challenged by the emergence of resistance in tumor cells. It is, therefore, essential to develop novel therapeutic strategies to overcome radioresistance and improve radiosensitivity. In this study we show that overexpression of microRNA 155 (miR-155) in human breast cancer cells reduces the levels of RAD51 and affects the cellular response to IR. miR-155 directly targets the 3′-untranslated region of RAD51. Overexpression of miR-155 decreased the efficiency of homologous recombination repair and enhanced sensitivity to IR in vitro and in vivo. High miR-155 levels were associated with lower RAD51 expression and with better overall survival of patients in a large series of triple-negative breast cancers. Taken together, our findings indicate that miR-155 regulates DNA repair activity and sensitivity to IR by repressing RAD51 in breast cancer. Testing for expression levels of miR-155 may be useful in the identification of breast cancer patients who will benefit from an IR-based therapeutic approach.","author":[{"dropping-particle":"","family":"Gasparini","given":"Pierluigi","non-dropping-particle":"","parse-names":false,"suffix":""},{"dropping-particle":"","family":"Lovat","given":"Francesca","non-dropping-particle":"","parse-names":false,"suffix":""},{"dropping-particle":"","family":"Fassan","given":"Matteo","non-dropping-particle":"","parse-names":false,"suffix":""},{"dropping-particle":"","family":"Casadei","given":"Lucia","non-dropping-particle":"","parse-names":false,"suffix":""},{"dropping-particle":"","family":"Cascione","given":"Luciano","non-dropping-particle":"","parse-names":false,"suffix":""},{"dropping-particle":"","family":"Jacob","given":"Naduparambil K.","non-dropping-particle":"","parse-names":false,"suffix":""},{"dropping-particle":"","family":"Carasi","given":"Stefania","non-dropping-particle":"","parse-names":false,"suffix":""},{"dropping-particle":"","family":"Palmieri","given":"Dario","non-dropping-particle":"","parse-names":false,"suffix":""},{"dropping-particle":"","family":"Costinean","given":"Stefan","non-dropping-particle":"","parse-names":false,"suffix":""},{"dropping-particle":"","family":"Shapiro","given":"Charles L.","non-dropping-particle":"","parse-names":false,"suffix":""},{"dropping-particle":"","family":"Huebner","given":"Kay","non-dropping-particle":"","parse-names":false,"suffix":""},{"dropping-particle":"","family":"Croce","given":"Carlo M.","non-dropping-particle":"","parse-names":false,"suffix":""}],"container-title":"Proceedings of the National Academy of Sciences of the United States of America","id":"ITEM-2","issue":"12","issued":{"date-parts":[["2014"]]},"page":"4536-4541","title":"Protective role of miR-155 in breast cancer through RAD51 targeting impairs homologous recombination after irradiation","type":"article-journal","volume":"111"},"uris":["http://www.mendeley.com/documents/?uuid=f71d7f66-74f1-4f8b-8db5-31220142612c"]}],"mendeley":{"formattedCitation":"[12,15]","plainTextFormattedCitation":"[12,15]","previouslyFormattedCitation":"[12,1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1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KI67</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id":"ITEM-2","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2","issue":"27","issued":{"date-parts":[["2004","12","30"]]},"page":"2817-2826","title":"A Multigene Assay to Predict Recurrence of Tamoxifen-Treated, Node-Negative Breast Cancer","type":"article-journal","volume":"351"},"uris":["http://www.mendeley.com/documents/?uuid=87aa3a93-2133-4529-a01d-95fc30cd557c"]}],"mendeley":{"formattedCitation":"[3,16]","plainTextFormattedCitation":"[3,16]","previouslyFormattedCitation":"[3,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STK15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urvivin</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CCN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id":"ITEM-2","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2","issue":"4","issued":{"date-parts":[["2001"]]},"page":"543-553","title":"Effector genes altered in MCF-7 human breast cancer cells after exposure to fractionated ionizing radiation","type":"article-journal","volume":"155"},"uris":["http://www.mendeley.com/documents/?uuid=4513207f-81cd-4c32-9b6e-b3ef4eef1a4d"]}],"mendeley":{"formattedCitation":"[16,17]","plainTextFormattedCitation":"[16,17]","previouslyFormattedCitation":"[16,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MYBL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MP1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TSV</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GRB7</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er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GR</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CL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CUBE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GSTM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68</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AG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56/NEJMoa041588","ISSN":"0028-4793","author":[{"dropping-particle":"","family":"Paik","given":"Soonmyung","non-dropping-particle":"","parse-names":false,"suffix":""},{"dropping-particle":"","family":"Shak","given":"Steven","non-dropping-particle":"","parse-names":false,"suffix":""},{"dropping-particle":"","family":"Tang","given":"Gong","non-dropping-particle":"","parse-names":false,"suffix":""},{"dropping-particle":"","family":"Kim","given":"Chungyeul","non-dropping-particle":"","parse-names":false,"suffix":""},{"dropping-particle":"","family":"Baker","given":"Joffre","non-dropping-particle":"","parse-names":false,"suffix":""},{"dropping-particle":"","family":"Cronin","given":"Maureen","non-dropping-particle":"","parse-names":false,"suffix":""},{"dropping-particle":"","family":"Baehner","given":"Frederick L.","non-dropping-particle":"","parse-names":false,"suffix":""},{"dropping-particle":"","family":"Walker","given":"Michael G.","non-dropping-particle":"","parse-names":false,"suffix":""},{"dropping-particle":"","family":"Watson","given":"Drew","non-dropping-particle":"","parse-names":false,"suffix":""},{"dropping-particle":"","family":"Park","given":"Taesung","non-dropping-particle":"","parse-names":false,"suffix":""},{"dropping-particle":"","family":"Hiller","given":"William","non-dropping-particle":"","parse-names":false,"suffix":""},{"dropping-particle":"","family":"Fisher","given":"Edwin R.","non-dropping-particle":"","parse-names":false,"suffix":""},{"dropping-particle":"","family":"Wickerham","given":"D. Lawrence","non-dropping-particle":"","parse-names":false,"suffix":""},{"dropping-particle":"","family":"Bryant","given":"John","non-dropping-particle":"","parse-names":false,"suffix":""},{"dropping-particle":"","family":"Wolmark","given":"Norman","non-dropping-particle":"","parse-names":false,"suffix":""}],"container-title":"New England Journal of Medicine","id":"ITEM-1","issue":"27","issued":{"date-parts":[["2004","12","30"]]},"page":"2817-2826","title":"A Multigene Assay to Predict Recurrence of Tamoxifen-Treated, Node-Negative Breast Cancer","type":"article-journal","volume":"351"},"uris":["http://www.mendeley.com/documents/?uuid=87aa3a93-2133-4529-a01d-95fc30cd557c"]}],"mendeley":{"formattedCitation":"[16]","plainTextFormattedCitation":"[16]","previouslyFormattedCitation":"[1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USAP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bcr1325","ISSN":"1465542X","PMID":"16280042","abstract":"INTRODUCTION: Adjuvant breast cancer therapy significantly improves survival, but overtreatment and undertreatment are major problems. Breast cancer expression profiling has so far mainly been used to identify women with a poor prognosis as candidates for adjuvant therapy but without demonstrated value for therapy prediction.\nMETHODS: We obtained the gene expression profiles of 159 population-derived breast cancer patients, and used hierarchical clustering to identify the signature associated with prognosis and impact of adjuvant therapies, defined as distant metastasis or death within 5 years. Independent datasets of 76 treated population-derived Swedish patients, 135 untreated population-derived Swedish patients and 78 Dutch patients were used for validation. The inclusion and exclusion criteria for the studies of population-derived Swedish patients were defined.\nRESULTS: Among the 159 patients, a subset of 64 genes was found to give an optimal separation of patients with good and poor outcomes. Hierarchical clustering revealed three subgroups: patients who did well with therapy, patients who did well without therapy, and patients that failed to benefit from given therapy. The expression profile gave significantly better prognostication (odds ratio, 4.19; P = 0.007) (breast cancer end-points odds ratio, 10.64) compared with the Elston-Ellis histological grading (odds ratio of grade 2 vs 1 and grade 3 vs 1, 2.81 and 3.32 respectively; P = 0.24 and 0.16), tumor stage (odds ratio of stage 2 vs 1 and stage 3 vs 1, 1.11 and 1.28; P = 0.83 and 0.68) and age (odds ratio, 0.11; P = 0.55). The risk groups were consistent and validated in the independent Swedish and Dutch data sets used with 211 and 78 patients, respectively.\nCONCLUSION: We have identified discriminatory gene expression signatures working both on untreated and systematically treated primary breast cancer patients with the potential to spare them from adjuvant therapy.","author":[{"dropping-particle":"","family":"Pawitan","given":"Yudi","non-dropping-particle":"","parse-names":false,"suffix":""},{"dropping-particle":"","family":"Bjöhle","given":"Judith","non-dropping-particle":"","parse-names":false,"suffix":""},{"dropping-particle":"","family":"Amler","given":"Lukas","non-dropping-particle":"","parse-names":false,"suffix":""},{"dropping-particle":"","family":"Borg","given":"Anna Lena","non-dropping-particle":"","parse-names":false,"suffix":""},{"dropping-particle":"","family":"Egyhazi","given":"Suzanne","non-dropping-particle":"","parse-names":false,"suffix":""},{"dropping-particle":"","family":"Hall","given":"Per","non-dropping-particle":"","parse-names":false,"suffix":""},{"dropping-particle":"","family":"Han","given":"Xia","non-dropping-particle":"","parse-names":false,"suffix":""},{"dropping-particle":"","family":"Holmberg","given":"Lars","non-dropping-particle":"","parse-names":false,"suffix":""},{"dropping-particle":"","family":"Huang","given":"Fei","non-dropping-particle":"","parse-names":false,"suffix":""},{"dropping-particle":"","family":"Klaar","given":"Sigrid","non-dropping-particle":"","parse-names":false,"suffix":""},{"dropping-particle":"","family":"Liu","given":"Edison T.","non-dropping-particle":"","parse-names":false,"suffix":""},{"dropping-particle":"","family":"Miller","given":"Lance","non-dropping-particle":"","parse-names":false,"suffix":""},{"dropping-particle":"","family":"Nordgren","given":"Hans","non-dropping-particle":"","parse-names":false,"suffix":""},{"dropping-particle":"","family":"Ploner","given":"Alexander","non-dropping-particle":"","parse-names":false,"suffix":""},{"dropping-particle":"","family":"Sandelin","given":"Kerstin","non-dropping-particle":"","parse-names":false,"suffix":""},{"dropping-particle":"","family":"Shaw","given":"Peter M.","non-dropping-particle":"","parse-names":false,"suffix":""},{"dropping-particle":"","family":"Smeds","given":"Johanna","non-dropping-particle":"","parse-names":false,"suffix":""},{"dropping-particle":"","family":"Skoog","given":"Lambert","non-dropping-particle":"","parse-names":false,"suffix":""},{"dropping-particle":"","family":"Wedrén","given":"Sara","non-dropping-particle":"","parse-names":false,"suffix":""},{"dropping-particle":"","family":"Bergh","given":"Jonas","non-dropping-particle":"","parse-names":false,"suffix":""}],"container-title":"Breast cancer research : BCR","id":"ITEM-1","issue":"6","issued":{"date-parts":[["2005"]]},"page":"R953-R964","title":"Gene expression profiling spares early breast cancer patients from adjuvant therapy: derived and validated in two population-based cohorts","type":"article-journal","volume":"7"},"uris":["http://www.mendeley.com/documents/?uuid=38c3d3a4-a5d1-4a9d-bd10-2668de069874"]}],"mendeley":{"formattedCitation":"[11]","plainTextFormattedCitation":"[11]","previouslyFormattedCitation":"[1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PRC1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bcr1325","ISSN":"1465542X","PMID":"16280042","abstract":"INTRODUCTION: Adjuvant breast cancer therapy significantly improves survival, but overtreatment and undertreatment are major problems. Breast cancer expression profiling has so far mainly been used to identify women with a poor prognosis as candidates for adjuvant therapy but without demonstrated value for therapy prediction.\nMETHODS: We obtained the gene expression profiles of 159 population-derived breast cancer patients, and used hierarchical clustering to identify the signature associated with prognosis and impact of adjuvant therapies, defined as distant metastasis or death within 5 years. Independent datasets of 76 treated population-derived Swedish patients, 135 untreated population-derived Swedish patients and 78 Dutch patients were used for validation. The inclusion and exclusion criteria for the studies of population-derived Swedish patients were defined.\nRESULTS: Among the 159 patients, a subset of 64 genes was found to give an optimal separation of patients with good and poor outcomes. Hierarchical clustering revealed three subgroups: patients who did well with therapy, patients who did well without therapy, and patients that failed to benefit from given therapy. The expression profile gave significantly better prognostication (odds ratio, 4.19; P = 0.007) (breast cancer end-points odds ratio, 10.64) compared with the Elston-Ellis histological grading (odds ratio of grade 2 vs 1 and grade 3 vs 1, 2.81 and 3.32 respectively; P = 0.24 and 0.16), tumor stage (odds ratio of stage 2 vs 1 and stage 3 vs 1, 1.11 and 1.28; P = 0.83 and 0.68) and age (odds ratio, 0.11; P = 0.55). The risk groups were consistent and validated in the independent Swedish and Dutch data sets used with 211 and 78 patients, respectively.\nCONCLUSION: We have identified discriminatory gene expression signatures working both on untreated and systematically treated primary breast cancer patients with the potential to spare them from adjuvant therapy.","author":[{"dropping-particle":"","family":"Pawitan","given":"Yudi","non-dropping-particle":"","parse-names":false,"suffix":""},{"dropping-particle":"","family":"Bjöhle","given":"Judith","non-dropping-particle":"","parse-names":false,"suffix":""},{"dropping-particle":"","family":"Amler","given":"Lukas","non-dropping-particle":"","parse-names":false,"suffix":""},{"dropping-particle":"","family":"Borg","given":"Anna Lena","non-dropping-particle":"","parse-names":false,"suffix":""},{"dropping-particle":"","family":"Egyhazi","given":"Suzanne","non-dropping-particle":"","parse-names":false,"suffix":""},{"dropping-particle":"","family":"Hall","given":"Per","non-dropping-particle":"","parse-names":false,"suffix":""},{"dropping-particle":"","family":"Han","given":"Xia","non-dropping-particle":"","parse-names":false,"suffix":""},{"dropping-particle":"","family":"Holmberg","given":"Lars","non-dropping-particle":"","parse-names":false,"suffix":""},{"dropping-particle":"","family":"Huang","given":"Fei","non-dropping-particle":"","parse-names":false,"suffix":""},{"dropping-particle":"","family":"Klaar","given":"Sigrid","non-dropping-particle":"","parse-names":false,"suffix":""},{"dropping-particle":"","family":"Liu","given":"Edison T.","non-dropping-particle":"","parse-names":false,"suffix":""},{"dropping-particle":"","family":"Miller","given":"Lance","non-dropping-particle":"","parse-names":false,"suffix":""},{"dropping-particle":"","family":"Nordgren","given":"Hans","non-dropping-particle":"","parse-names":false,"suffix":""},{"dropping-particle":"","family":"Ploner","given":"Alexander","non-dropping-particle":"","parse-names":false,"suffix":""},{"dropping-particle":"","family":"Sandelin","given":"Kerstin","non-dropping-particle":"","parse-names":false,"suffix":""},{"dropping-particle":"","family":"Shaw","given":"Peter M.","non-dropping-particle":"","parse-names":false,"suffix":""},{"dropping-particle":"","family":"Smeds","given":"Johanna","non-dropping-particle":"","parse-names":false,"suffix":""},{"dropping-particle":"","family":"Skoog","given":"Lambert","non-dropping-particle":"","parse-names":false,"suffix":""},{"dropping-particle":"","family":"Wedrén","given":"Sara","non-dropping-particle":"","parse-names":false,"suffix":""},{"dropping-particle":"","family":"Bergh","given":"Jonas","non-dropping-particle":"","parse-names":false,"suffix":""}],"container-title":"Breast cancer research : BCR","id":"ITEM-1","issue":"6","issued":{"date-parts":[["2005"]]},"page":"R953-R964","title":"Gene expression profiling spares early breast cancer patients from adjuvant therapy: derived and validated in two population-based cohorts","type":"article-journal","volume":"7"},"uris":["http://www.mendeley.com/documents/?uuid=38c3d3a4-a5d1-4a9d-bd10-2668de069874"]}],"mendeley":{"formattedCitation":"[11]","plainTextFormattedCitation":"[11]","previouslyFormattedCitation":"[1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2DTL</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bcr1325","ISSN":"1465542X","PMID":"16280042","abstract":"INTRODUCTION: Adjuvant breast cancer therapy significantly improves survival, but overtreatment and undertreatment are major problems. Breast cancer expression profiling has so far mainly been used to identify women with a poor prognosis as candidates for adjuvant therapy but without demonstrated value for therapy prediction.\nMETHODS: We obtained the gene expression profiles of 159 population-derived breast cancer patients, and used hierarchical clustering to identify the signature associated with prognosis and impact of adjuvant therapies, defined as distant metastasis or death within 5 years. Independent datasets of 76 treated population-derived Swedish patients, 135 untreated population-derived Swedish patients and 78 Dutch patients were used for validation. The inclusion and exclusion criteria for the studies of population-derived Swedish patients were defined.\nRESULTS: Among the 159 patients, a subset of 64 genes was found to give an optimal separation of patients with good and poor outcomes. Hierarchical clustering revealed three subgroups: patients who did well with therapy, patients who did well without therapy, and patients that failed to benefit from given therapy. The expression profile gave significantly better prognostication (odds ratio, 4.19; P = 0.007) (breast cancer end-points odds ratio, 10.64) compared with the Elston-Ellis histological grading (odds ratio of grade 2 vs 1 and grade 3 vs 1, 2.81 and 3.32 respectively; P = 0.24 and 0.16), tumor stage (odds ratio of stage 2 vs 1 and stage 3 vs 1, 1.11 and 1.28; P = 0.83 and 0.68) and age (odds ratio, 0.11; P = 0.55). The risk groups were consistent and validated in the independent Swedish and Dutch data sets used with 211 and 78 patients, respectively.\nCONCLUSION: We have identified discriminatory gene expression signatures working both on untreated and systematically treated primary breast cancer patients with the potential to spare them from adjuvant therapy.","author":[{"dropping-particle":"","family":"Pawitan","given":"Yudi","non-dropping-particle":"","parse-names":false,"suffix":""},{"dropping-particle":"","family":"Bjöhle","given":"Judith","non-dropping-particle":"","parse-names":false,"suffix":""},{"dropping-particle":"","family":"Amler","given":"Lukas","non-dropping-particle":"","parse-names":false,"suffix":""},{"dropping-particle":"","family":"Borg","given":"Anna Lena","non-dropping-particle":"","parse-names":false,"suffix":""},{"dropping-particle":"","family":"Egyhazi","given":"Suzanne","non-dropping-particle":"","parse-names":false,"suffix":""},{"dropping-particle":"","family":"Hall","given":"Per","non-dropping-particle":"","parse-names":false,"suffix":""},{"dropping-particle":"","family":"Han","given":"Xia","non-dropping-particle":"","parse-names":false,"suffix":""},{"dropping-particle":"","family":"Holmberg","given":"Lars","non-dropping-particle":"","parse-names":false,"suffix":""},{"dropping-particle":"","family":"Huang","given":"Fei","non-dropping-particle":"","parse-names":false,"suffix":""},{"dropping-particle":"","family":"Klaar","given":"Sigrid","non-dropping-particle":"","parse-names":false,"suffix":""},{"dropping-particle":"","family":"Liu","given":"Edison T.","non-dropping-particle":"","parse-names":false,"suffix":""},{"dropping-particle":"","family":"Miller","given":"Lance","non-dropping-particle":"","parse-names":false,"suffix":""},{"dropping-particle":"","family":"Nordgren","given":"Hans","non-dropping-particle":"","parse-names":false,"suffix":""},{"dropping-particle":"","family":"Ploner","given":"Alexander","non-dropping-particle":"","parse-names":false,"suffix":""},{"dropping-particle":"","family":"Sandelin","given":"Kerstin","non-dropping-particle":"","parse-names":false,"suffix":""},{"dropping-particle":"","family":"Shaw","given":"Peter M.","non-dropping-particle":"","parse-names":false,"suffix":""},{"dropping-particle":"","family":"Smeds","given":"Johanna","non-dropping-particle":"","parse-names":false,"suffix":""},{"dropping-particle":"","family":"Skoog","given":"Lambert","non-dropping-particle":"","parse-names":false,"suffix":""},{"dropping-particle":"","family":"Wedrén","given":"Sara","non-dropping-particle":"","parse-names":false,"suffix":""},{"dropping-particle":"","family":"Bergh","given":"Jonas","non-dropping-particle":"","parse-names":false,"suffix":""}],"container-title":"Breast cancer research : BCR","id":"ITEM-1","issue":"6","issued":{"date-parts":[["2005"]]},"page":"R953-R964","title":"Gene expression profiling spares early breast cancer patients from adjuvant therapy: derived and validated in two population-based cohorts","type":"article-journal","volume":"7"},"uris":["http://www.mendeley.com/documents/?uuid=38c3d3a4-a5d1-4a9d-bd10-2668de069874"]}],"mendeley":{"formattedCitation":"[11]","plainTextFormattedCitation":"[11]","previouslyFormattedCitation":"[1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1]</w:t>
            </w:r>
            <w:r w:rsidRPr="00635FA5">
              <w:rPr>
                <w:rFonts w:ascii="Arial" w:hAnsi="Arial" w:cs="Arial"/>
                <w:sz w:val="24"/>
                <w:szCs w:val="24"/>
              </w:rPr>
              <w:fldChar w:fldCharType="end"/>
            </w:r>
            <w:r w:rsidRPr="00635FA5">
              <w:rPr>
                <w:rFonts w:ascii="Arial" w:hAnsi="Arial" w:cs="Arial"/>
                <w:sz w:val="24"/>
                <w:szCs w:val="24"/>
              </w:rPr>
              <w:t xml:space="preserve"> </w:t>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yclin E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CM6</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MP9</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P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B6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K428</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SM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LT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2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yclin B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CTAIRE</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C25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ENPF</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VEGF</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GK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AD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KS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U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415530a","ISSN":"0028-0836","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author":[{"dropping-particle":"","family":"'t Veer","given":"Laura J.","non-dropping-particle":"van","parse-names":false,"suffix":""},{"dropping-particle":"","family":"Dai","given":"Hongyue","non-dropping-particle":"","parse-names":false,"suffix":""},{"dropping-particle":"","family":"Vijver","given":"Marc J.","non-dropping-particle":"van de","parse-names":false,"suffix":""},{"dropping-particle":"","family":"He","given":"Yudong D.","non-dropping-particle":"","parse-names":false,"suffix":""},{"dropping-particle":"","family":"Hart","given":"Augustinus A. M.","non-dropping-particle":"","parse-names":false,"suffix":""},{"dropping-particle":"","family":"Mao","given":"Mao","non-dropping-particle":"","parse-names":false,"suffix":""},{"dropping-particle":"","family":"Peterse","given":"Hans L.","non-dropping-particle":"","parse-names":false,"suffix":""},{"dropping-particle":"","family":"Kooy","given":"Karin","non-dropping-particle":"van der","parse-names":false,"suffix":""},{"dropping-particle":"","family":"Marton","given":"Matthew J.","non-dropping-particle":"","parse-names":false,"suffix":""},{"dropping-particle":"","family":"Witteveen","given":"Anke T.","non-dropping-particle":"","parse-names":false,"suffix":""},{"dropping-particle":"","family":"Schreiber","given":"George J.","non-dropping-particle":"","parse-names":false,"suffix":""},{"dropping-particle":"","family":"Kerkhoven","given":"Ron M.","non-dropping-particle":"","parse-names":false,"suffix":""},{"dropping-particle":"","family":"Roberts","given":"Chris","non-dropping-particle":"","parse-names":false,"suffix":""},{"dropping-particle":"","family":"Linsley","given":"Peter S.","non-dropping-particle":"","parse-names":false,"suffix":""},{"dropping-particle":"","family":"Bernards","given":"René","non-dropping-particle":"","parse-names":false,"suffix":""},{"dropping-particle":"","family":"Friend","given":"Stephen H.","non-dropping-particle":"","parse-names":false,"suffix":""}],"container-title":"Nature","id":"ITEM-1","issue":"6871","issued":{"date-parts":[["2002","1"]]},"page":"530-536","title":"Gene expression profiling predicts clinical outcome of breast cancer","type":"article-journal","volume":"415"},"uris":["http://www.mendeley.com/documents/?uuid=f16ef26d-855a-44a9-8040-55bbc7460f63"]}],"mendeley":{"formattedCitation":"[14]","plainTextFormattedCitation":"[14]","previouslyFormattedCitation":"[1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GL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2659/MSM.923531","ISSN":"16433750","PMID":"32716910","abstract":"Background: Fibrinogen-like protein 2 (FGL2) is a member of the fibrinogen-like protein family and possesses important regulatory functions in both innate and adaptive immune responses. FGL2 is overexpressed in glioma, and its expression level is negatively associated with the prognosis of glioma patients. However, the diagnostic value of FGL2 is unknown in breast carcinoma. Material/Methods: We comprehensively analyzed the expression pattern of FGL2 in breast cancer. Several online databases - TCGA, Oncomine, GEPIA, Kaplan-Meier plotter, and PrognoScan - were used in this study. Results: Based on the TCGA dataset and Oncomine database, we found that the expression level of FGL2 was remarkably lower in breast cancer compared with adjacent normal tissues. Clinical data showed that the expression level of FGL2 was significantly associated with radiation therapy, PR status, and tumor stage. Bioinformatics analysis of the GEPIA, Kaplan-Meier plotter, and PrognoScan databases showed that lower FGL2 expression levels were associated with a worse prognosis in breast cancer patients. Furthermore, the expression level of FGL2 was positively correlated with the immune cell infiltrations in breast cancer, especially those cells with high antitumor activities. GO, KEGG, and GSEA analyses also validated that FGL2 was closely related to genes involved in the immune response, signal transduction, and T cell receptor signaling pathway in breast cancer. Conclusions: The results demonstrated that high expression of FGL2 is a useful marker for breast cancer treatment and appears to be correlated with enhanced antitumor activities in breast cancer patients.","author":[{"dropping-particle":"","family":"Feng","given":"Yanyan","non-dropping-particle":"","parse-names":false,"suffix":""},{"dropping-particle":"","family":"Guo","given":"Chunguang","non-dropping-particle":"","parse-names":false,"suffix":""},{"dropping-particle":"","family":"Wang","given":"Hesong","non-dropping-particle":"","parse-names":false,"suffix":""},{"dropping-particle":"","family":"Zhao","given":"Lu","non-dropping-particle":"","parse-names":false,"suffix":""},{"dropping-particle":"","family":"Wang","given":"Wei","non-dropping-particle":"","parse-names":false,"suffix":""},{"dropping-particle":"","family":"Wang","given":"Ting","non-dropping-particle":"","parse-names":false,"suffix":""},{"dropping-particle":"","family":"Feng","given":"Yuyin","non-dropping-particle":"","parse-names":false,"suffix":""},{"dropping-particle":"","family":"Yuan","given":"Kai","non-dropping-particle":"","parse-names":false,"suffix":""},{"dropping-particle":"","family":"Huang","given":"Guangrui","non-dropping-particle":"","parse-names":false,"suffix":""}],"container-title":"Medical Science Monitor","id":"ITEM-1","issued":{"date-parts":[["2020"]]},"title":"Fibrinogen-like protein 2 (FGL2) is a novel biomarker for clinical prediction of human breast cancer","type":"article-journal","volume":"26"},"uris":["http://www.mendeley.com/documents/?uuid=d28d8e83-08f5-4328-8174-37a579d92268"]}],"mendeley":{"formattedCitation":"[18]","plainTextFormattedCitation":"[18]","previouslyFormattedCitation":"[1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YP24A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OXL4</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GP</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OL5A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REG</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RHGAP36</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CDC85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HH</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ERPINE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BM24</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NAI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MEM40</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BP7</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OL12A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POCK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IM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GABRP</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ATN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BLN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OXL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2217/bmm-2019-0050","ISSN":"17520371","PMID":"31317787","abstract":"Aim: To establish downregulated biomarkers for cross-resistance for radiotherapy (RT) in tamoxifen (TAM)-resistant breast cancer cells. Materials &amp; methods: RNA sequencing was performed on TAM and RT-resistant breast cancer cells. Breast cancer patient cohorts were queried in silico for associations between genes of interest and outcome after TAM treatment or irradiation. Results: 20 genes showed decreased expression in both TAM-resistant and RT-resistant breast cancer cells. Only matrix Gla protein in the primary tumor was associated with outcome after TAM treatment or RT in breast cancer patients. Conclusion: Matrix Gla protein is a biomarker for therapy sensitivity in breast cancer.","author":[{"dropping-particle":"","family":"Post","given":"Annemarie E.M.","non-dropping-particle":"","parse-names":false,"suffix":""},{"dropping-particle":"","family":"Bussink","given":"Johan","non-dropping-particle":"","parse-names":false,"suffix":""},{"dropping-particle":"","family":"Smid","given":"Marcel","non-dropping-particle":"","parse-names":false,"suffix":""},{"dropping-particle":"","family":"Sweep","given":"Fred C.G.J.","non-dropping-particle":"","parse-names":false,"suffix":""},{"dropping-particle":"","family":"Span","given":"Paul N.","non-dropping-particle":"","parse-names":false,"suffix":""}],"container-title":"Biomarkers in Medicine","id":"ITEM-1","issue":"10","issued":{"date-parts":[["2019"]]},"page":"841-850","title":"Downregulation of matrix Gla protein is a biomarker for tamoxifen-resistant and radioresistant breast cancer","type":"article-journal","volume":"13"},"uris":["http://www.mendeley.com/documents/?uuid=d4dfa214-e425-44f5-b1fa-acc64692e33c"]}],"mendeley":{"formattedCitation":"[19]","plainTextFormattedCitation":"[19]","previouslyFormattedCitation":"[1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M</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mendeley":{"formattedCitation":"[12]","plainTextFormattedCitation":"[12]","previouslyFormattedCitation":"[1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ARD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mendeley":{"formattedCitation":"[12]","plainTextFormattedCitation":"[12]","previouslyFormattedCitation":"[1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RCA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mendeley":{"formattedCitation":"[12]","plainTextFormattedCitation":"[12]","previouslyFormattedCitation":"[1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RCA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mendeley":{"formattedCitation":"[12]","plainTextFormattedCitation":"[12]","previouslyFormattedCitation":"[1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ANC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mendeley":{"formattedCitation":"[12]","plainTextFormattedCitation":"[12]","previouslyFormattedCitation":"[1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ELK</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5-2711","ISSN":"15573265","PMID":"27225691","abstract":"Purpose: While effective targeted therapies exist for estrogen receptor-positive and HER2-positive breast cancer, no such effective therapies exist for triple-negative breast cancer (TNBC); thus, it is clear that additional targets for radiosensitization and treatment are critically needed. Experimental Design: Expression microarrays, qRT-PCR, and Western blotting were used to assess MELK RNA and protein expression levels. Clonogenic survival assays were used to quantitate the radiosensitivity of cell lines at baseline and after MELK inhibition. The effect of MELK knockdown on DNA damage repair kinetics was determined using gH2AX staining. The in vivo effect of MELK knockdown on radiosensitivity was performed using mouse xenograft models. Kaplan-Meier analysis was used to estimate local control and survival information, and a Cox proportional hazards model was constructed to identify potential factors impacting local recurrence-free survival. Results: MELK expression is significantly elevated in breast cancer tissues compared with normal tissue as well as in TNBC compared with non-TNBC. MELK RNA and protein expression is significantly correlated with radioresistance in breast cancer cell lines. Inhibition of MELK (genetically and pharmacologically) induces radiation sensitivity in vitro and significantly delayed tumor growth in vivo in multiple models. Kaplan-Meier survival and multivariable analyses identify increasing MELK expression as being the strongest predictor of radioresistance and increased local recurrence in multiple independent datasets. Conclusions: Here, we identify MELK as a potential biomarker of radioresistance and target for radiosensitization in TNBC. Our results support the rationale for developing clinical strategies to inhibit MELK as a novel target in TNBC. Clin Cancer Res; 22(23); 5864-75.","author":[{"dropping-particle":"","family":"Speers","given":"Corey","non-dropping-particle":"","parse-names":false,"suffix":""},{"dropping-particle":"","family":"Zhao","given":"Shuang G.","non-dropping-particle":"","parse-names":false,"suffix":""},{"dropping-particle":"","family":"Kothari","given":"Vishal","non-dropping-particle":"","parse-names":false,"suffix":""},{"dropping-particle":"","family":"Santola","given":"Alyssa","non-dropping-particle":"","parse-names":false,"suffix":""},{"dropping-particle":"","family":"Liu","given":"Meilan","non-dropping-particle":"","parse-names":false,"suffix":""},{"dropping-particle":"","family":"Wilder-Romans","given":"Kari","non-dropping-particle":"","parse-names":false,"suffix":""},{"dropping-particle":"","family":"Evans","given":"Joseph","non-dropping-particle":"","parse-names":false,"suffix":""},{"dropping-particle":"","family":"Batra","given":"Nidhi","non-dropping-particle":"","parse-names":false,"suffix":""},{"dropping-particle":"","family":"Bartelink","given":"Harry","non-dropping-particle":"","parse-names":false,"suffix":""},{"dropping-particle":"","family":"Hayes","given":"Daniel F.","non-dropping-particle":"","parse-names":false,"suffix":""},{"dropping-particle":"","family":"Lawrence","given":"Theodore S.","non-dropping-particle":"","parse-names":false,"suffix":""},{"dropping-particle":"","family":"Brown","given":"Powel H.","non-dropping-particle":"","parse-names":false,"suffix":""},{"dropping-particle":"","family":"Pierce","given":"Lori J.","non-dropping-particle":"","parse-names":false,"suffix":""},{"dropping-particle":"","family":"Feng","given":"Felix Y.","non-dropping-particle":"","parse-names":false,"suffix":""}],"container-title":"Clinical Cancer Research","id":"ITEM-1","issue":"23","issued":{"date-parts":[["2016"]]},"page":"5864-5875","title":"Maternal embryonic leucine zipper kinase (MELK) as a novel mediator and biomarker of radioresistance in human breast cancer","type":"article-journal","volume":"22"},"uris":["http://www.mendeley.com/documents/?uuid=ca20c21b-aff7-4559-8489-ac4f2e9a2471"]}],"mendeley":{"formattedCitation":"[20]","plainTextFormattedCitation":"[20]","previouslyFormattedCitation":"[2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DAC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EL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KC-bet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UMO-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BL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TAT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IRF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author":[{"dropping-particle":"","family":"Eschrich","given":"Steven","non-dropping-particle":"","parse-names":false,"suffix":""},{"dropping-particle":"","family":"Ph","given":"D","non-dropping-particle":"","parse-names":false,"suffix":""},{"dropping-particle":"","family":"Zhang","given":"Hongling","non-dropping-particle":"","parse-names":false,"suffix":""},{"dropping-particle":"","family":"Zhao","given":"Haiyan","non-dropping-particle":"","parse-names":false,"suffix":""},{"dropping-particle":"","family":"Boulware","given":"David","non-dropping-particle":"","parse-names":false,"suffix":""},{"dropping-particle":"","family":"Lee","given":"Ji-hyun","non-dropping-particle":"","parse-names":false,"suffix":""},{"dropping-particle":"","family":"Bloom","given":"Gregory","non-dropping-particle":"","parse-names":false,"suffix":""},{"dropping-particle":"","family":"Torres-roca","given":"Javier F","non-dropping-particle":"","parse-names":false,"suffix":""}],"container-title":"International journal of radiation oncology, biology, physics","id":"ITEM-1","issue":"2","issued":{"date-parts":[["2009"]]},"page":"497-505","title":"Systems biology modeling of the radiation sensitivity network: a biomarker discovery platform","type":"article-journal","volume":"75"},"uris":["http://www.mendeley.com/documents/?uuid=91a3f051-1232-4c4c-ac14-7de7abcaad42"]}],"mendeley":{"formattedCitation":"[8]","plainTextFormattedCitation":"[8]","previouslyFormattedCitation":"[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GF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03.09.010","ISSN":"01678140","PMID":"14643949","abstract":"Background and purpose Single nucleotide polymorphisms (SNPs) in genes related to the biological response to radiation injury may affect clinical normal tissue radiosensitivity. This study investigates whether seven selected SNPs in five candidate genes influence risk of subcutaneous fibrosis and telangiectasia after radiotherapy. Patients and methods The 41 patients included in this study were given post-mastectomy radiotherapy in 1978-1982 and subsequently evaluated in detail with regard to several different normal tissue reactions. SNPs in TGFB1 (codons 10, 25 and position -509), SOD2 (codon 16), XRCC3 (codon 241), XRCC1 (codon 399) and APEX (codon 148) were analyzed by PCR and single nucleotide primer extension. Dose-response curves were established for subcutaneous fibrosis and telangiectasia in patients with different genotypes. Differences in radiosensitivity were quantified in terms of ED 50 values and enhancement ratios. Results For TGFB1, the Pro/Pro genotype in codon 10 and the T/T genotype in position -509 correlated positively with risk of subcutaneous fibrosis. The SOD 2 codon 16 Val/Ala genotype was associated with increased risk of subcutaneous fibrosis when compared to the Val/Val genotype. The Thr/Thr genotype in XRCC3 codon 241 correlated with increased risk of subcutaneous fibrosis as well as telangiectasia. The Arg/Arg genotype in XRCC1 codon 399 was associated with increased risk of radiation-induced subcutaneous fibrosis. For these polymorphisms, enhancement ratios between 1.09 and 1.25 were found. Combined analysis of multiple SNPs demonstrated that the risk of subcutaneous fibrosis correlated with the number of risk alleles in such a manner that patients with few risk alleles exhibited a remarkable degree of radioresistance. Conclusion The present study established significant correlations between five SNPs and risk of radiation-induced normal tissue reactions. These findings support the assumption that clinical normal tissue radiosensitivity should be regarded as a phenomenon dependent on the combined effect of variation in several genes and indicate that models based on multiple genetic markers may have the potential to predict normal tissue responses after radiotherapy. © 2003 Elsevier Ireland Ltd. All rights reserved.","author":[{"dropping-particle":"","family":"Andreassen","given":"Christian Nicolaj","non-dropping-particle":"","parse-names":false,"suffix":""},{"dropping-particle":"","family":"Alsner","given":"Jan","non-dropping-particle":"","parse-names":false,"suffix":""},{"dropping-particle":"","family":"Overgaard","given":"Marie","non-dropping-particle":"","parse-names":false,"suffix":""},{"dropping-particle":"","family":"Overgaard","given":"Jens","non-dropping-particle":"","parse-names":false,"suffix":""}],"container-title":"Radiotherapy and Oncology","id":"ITEM-1","issue":"2","issued":{"date-parts":[["2003"]]},"page":"127-135","title":"Prediction of normal tissue radiosensitivity from polymorphisms in candidate genes","type":"article-journal","volume":"69"},"uris":["http://www.mendeley.com/documents/?uuid=4ac1786b-1ff8-420e-ba32-d0c23dd801ee"]}],"mendeley":{"formattedCitation":"[21]","plainTextFormattedCitation":"[21]","previouslyFormattedCitation":"[2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OD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03.09.010","ISSN":"01678140","PMID":"14643949","abstract":"Background and purpose Single nucleotide polymorphisms (SNPs) in genes related to the biological response to radiation injury may affect clinical normal tissue radiosensitivity. This study investigates whether seven selected SNPs in five candidate genes influence risk of subcutaneous fibrosis and telangiectasia after radiotherapy. Patients and methods The 41 patients included in this study were given post-mastectomy radiotherapy in 1978-1982 and subsequently evaluated in detail with regard to several different normal tissue reactions. SNPs in TGFB1 (codons 10, 25 and position -509), SOD2 (codon 16), XRCC3 (codon 241), XRCC1 (codon 399) and APEX (codon 148) were analyzed by PCR and single nucleotide primer extension. Dose-response curves were established for subcutaneous fibrosis and telangiectasia in patients with different genotypes. Differences in radiosensitivity were quantified in terms of ED 50 values and enhancement ratios. Results For TGFB1, the Pro/Pro genotype in codon 10 and the T/T genotype in position -509 correlated positively with risk of subcutaneous fibrosis. The SOD 2 codon 16 Val/Ala genotype was associated with increased risk of subcutaneous fibrosis when compared to the Val/Val genotype. The Thr/Thr genotype in XRCC3 codon 241 correlated with increased risk of subcutaneous fibrosis as well as telangiectasia. The Arg/Arg genotype in XRCC1 codon 399 was associated with increased risk of radiation-induced subcutaneous fibrosis. For these polymorphisms, enhancement ratios between 1.09 and 1.25 were found. Combined analysis of multiple SNPs demonstrated that the risk of subcutaneous fibrosis correlated with the number of risk alleles in such a manner that patients with few risk alleles exhibited a remarkable degree of radioresistance. Conclusion The present study established significant correlations between five SNPs and risk of radiation-induced normal tissue reactions. These findings support the assumption that clinical normal tissue radiosensitivity should be regarded as a phenomenon dependent on the combined effect of variation in several genes and indicate that models based on multiple genetic markers may have the potential to predict normal tissue responses after radiotherapy. © 2003 Elsevier Ireland Ltd. All rights reserved.","author":[{"dropping-particle":"","family":"Andreassen","given":"Christian Nicolaj","non-dropping-particle":"","parse-names":false,"suffix":""},{"dropping-particle":"","family":"Alsner","given":"Jan","non-dropping-particle":"","parse-names":false,"suffix":""},{"dropping-particle":"","family":"Overgaard","given":"Marie","non-dropping-particle":"","parse-names":false,"suffix":""},{"dropping-particle":"","family":"Overgaard","given":"Jens","non-dropping-particle":"","parse-names":false,"suffix":""}],"container-title":"Radiotherapy and Oncology","id":"ITEM-1","issue":"2","issued":{"date-parts":[["2003"]]},"page":"127-135","title":"Prediction of normal tissue radiosensitivity from polymorphisms in candidate genes","type":"article-journal","volume":"69"},"uris":["http://www.mendeley.com/documents/?uuid=4ac1786b-1ff8-420e-ba32-d0c23dd801ee"]}],"mendeley":{"formattedCitation":"[21]","plainTextFormattedCitation":"[21]","previouslyFormattedCitation":"[2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03.09.010","ISSN":"01678140","PMID":"14643949","abstract":"Background and purpose Single nucleotide polymorphisms (SNPs) in genes related to the biological response to radiation injury may affect clinical normal tissue radiosensitivity. This study investigates whether seven selected SNPs in five candidate genes influence risk of subcutaneous fibrosis and telangiectasia after radiotherapy. Patients and methods The 41 patients included in this study were given post-mastectomy radiotherapy in 1978-1982 and subsequently evaluated in detail with regard to several different normal tissue reactions. SNPs in TGFB1 (codons 10, 25 and position -509), SOD2 (codon 16), XRCC3 (codon 241), XRCC1 (codon 399) and APEX (codon 148) were analyzed by PCR and single nucleotide primer extension. Dose-response curves were established for subcutaneous fibrosis and telangiectasia in patients with different genotypes. Differences in radiosensitivity were quantified in terms of ED 50 values and enhancement ratios. Results For TGFB1, the Pro/Pro genotype in codon 10 and the T/T genotype in position -509 correlated positively with risk of subcutaneous fibrosis. The SOD 2 codon 16 Val/Ala genotype was associated with increased risk of subcutaneous fibrosis when compared to the Val/Val genotype. The Thr/Thr genotype in XRCC3 codon 241 correlated with increased risk of subcutaneous fibrosis as well as telangiectasia. The Arg/Arg genotype in XRCC1 codon 399 was associated with increased risk of radiation-induced subcutaneous fibrosis. For these polymorphisms, enhancement ratios between 1.09 and 1.25 were found. Combined analysis of multiple SNPs demonstrated that the risk of subcutaneous fibrosis correlated with the number of risk alleles in such a manner that patients with few risk alleles exhibited a remarkable degree of radioresistance. Conclusion The present study established significant correlations between five SNPs and risk of radiation-induced normal tissue reactions. These findings support the assumption that clinical normal tissue radiosensitivity should be regarded as a phenomenon dependent on the combined effect of variation in several genes and indicate that models based on multiple genetic markers may have the potential to predict normal tissue responses after radiotherapy. © 2003 Elsevier Ireland Ltd. All rights reserved.","author":[{"dropping-particle":"","family":"Andreassen","given":"Christian Nicolaj","non-dropping-particle":"","parse-names":false,"suffix":""},{"dropping-particle":"","family":"Alsner","given":"Jan","non-dropping-particle":"","parse-names":false,"suffix":""},{"dropping-particle":"","family":"Overgaard","given":"Marie","non-dropping-particle":"","parse-names":false,"suffix":""},{"dropping-particle":"","family":"Overgaard","given":"Jens","non-dropping-particle":"","parse-names":false,"suffix":""}],"container-title":"Radiotherapy and Oncology","id":"ITEM-1","issue":"2","issued":{"date-parts":[["2003"]]},"page":"127-135","title":"Prediction of normal tissue radiosensitivity from polymorphisms in candidate genes","type":"article-journal","volume":"69"},"uris":["http://www.mendeley.com/documents/?uuid=4ac1786b-1ff8-420e-ba32-d0c23dd801ee"]}],"mendeley":{"formattedCitation":"[21]","plainTextFormattedCitation":"[21]","previouslyFormattedCitation":"[2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03.09.010","ISSN":"01678140","PMID":"14643949","abstract":"Background and purpose Single nucleotide polymorphisms (SNPs) in genes related to the biological response to radiation injury may affect clinical normal tissue radiosensitivity. This study investigates whether seven selected SNPs in five candidate genes influence risk of subcutaneous fibrosis and telangiectasia after radiotherapy. Patients and methods The 41 patients included in this study were given post-mastectomy radiotherapy in 1978-1982 and subsequently evaluated in detail with regard to several different normal tissue reactions. SNPs in TGFB1 (codons 10, 25 and position -509), SOD2 (codon 16), XRCC3 (codon 241), XRCC1 (codon 399) and APEX (codon 148) were analyzed by PCR and single nucleotide primer extension. Dose-response curves were established for subcutaneous fibrosis and telangiectasia in patients with different genotypes. Differences in radiosensitivity were quantified in terms of ED 50 values and enhancement ratios. Results For TGFB1, the Pro/Pro genotype in codon 10 and the T/T genotype in position -509 correlated positively with risk of subcutaneous fibrosis. The SOD 2 codon 16 Val/Ala genotype was associated with increased risk of subcutaneous fibrosis when compared to the Val/Val genotype. The Thr/Thr genotype in XRCC3 codon 241 correlated with increased risk of subcutaneous fibrosis as well as telangiectasia. The Arg/Arg genotype in XRCC1 codon 399 was associated with increased risk of radiation-induced subcutaneous fibrosis. For these polymorphisms, enhancement ratios between 1.09 and 1.25 were found. Combined analysis of multiple SNPs demonstrated that the risk of subcutaneous fibrosis correlated with the number of risk alleles in such a manner that patients with few risk alleles exhibited a remarkable degree of radioresistance. Conclusion The present study established significant correlations between five SNPs and risk of radiation-induced normal tissue reactions. These findings support the assumption that clinical normal tissue radiosensitivity should be regarded as a phenomenon dependent on the combined effect of variation in several genes and indicate that models based on multiple genetic markers may have the potential to predict normal tissue responses after radiotherapy. © 2003 Elsevier Ireland Ltd. All rights reserved.","author":[{"dropping-particle":"","family":"Andreassen","given":"Christian Nicolaj","non-dropping-particle":"","parse-names":false,"suffix":""},{"dropping-particle":"","family":"Alsner","given":"Jan","non-dropping-particle":"","parse-names":false,"suffix":""},{"dropping-particle":"","family":"Overgaard","given":"Marie","non-dropping-particle":"","parse-names":false,"suffix":""},{"dropping-particle":"","family":"Overgaard","given":"Jens","non-dropping-particle":"","parse-names":false,"suffix":""}],"container-title":"Radiotherapy and Oncology","id":"ITEM-1","issue":"2","issued":{"date-parts":[["2003"]]},"page":"127-135","title":"Prediction of normal tissue radiosensitivity from polymorphisms in candidate genes","type":"article-journal","volume":"69"},"uris":["http://www.mendeley.com/documents/?uuid=4ac1786b-1ff8-420e-ba32-d0c23dd801ee"]}],"mendeley":{"formattedCitation":"[21]","plainTextFormattedCitation":"[21]","previouslyFormattedCitation":"[2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PEX</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03.09.010","ISSN":"01678140","PMID":"14643949","abstract":"Background and purpose Single nucleotide polymorphisms (SNPs) in genes related to the biological response to radiation injury may affect clinical normal tissue radiosensitivity. This study investigates whether seven selected SNPs in five candidate genes influence risk of subcutaneous fibrosis and telangiectasia after radiotherapy. Patients and methods The 41 patients included in this study were given post-mastectomy radiotherapy in 1978-1982 and subsequently evaluated in detail with regard to several different normal tissue reactions. SNPs in TGFB1 (codons 10, 25 and position -509), SOD2 (codon 16), XRCC3 (codon 241), XRCC1 (codon 399) and APEX (codon 148) were analyzed by PCR and single nucleotide primer extension. Dose-response curves were established for subcutaneous fibrosis and telangiectasia in patients with different genotypes. Differences in radiosensitivity were quantified in terms of ED 50 values and enhancement ratios. Results For TGFB1, the Pro/Pro genotype in codon 10 and the T/T genotype in position -509 correlated positively with risk of subcutaneous fibrosis. The SOD 2 codon 16 Val/Ala genotype was associated with increased risk of subcutaneous fibrosis when compared to the Val/Val genotype. The Thr/Thr genotype in XRCC3 codon 241 correlated with increased risk of subcutaneous fibrosis as well as telangiectasia. The Arg/Arg genotype in XRCC1 codon 399 was associated with increased risk of radiation-induced subcutaneous fibrosis. For these polymorphisms, enhancement ratios between 1.09 and 1.25 were found. Combined analysis of multiple SNPs demonstrated that the risk of subcutaneous fibrosis correlated with the number of risk alleles in such a manner that patients with few risk alleles exhibited a remarkable degree of radioresistance. Conclusion The present study established significant correlations between five SNPs and risk of radiation-induced normal tissue reactions. These findings support the assumption that clinical normal tissue radiosensitivity should be regarded as a phenomenon dependent on the combined effect of variation in several genes and indicate that models based on multiple genetic markers may have the potential to predict normal tissue responses after radiotherapy. © 2003 Elsevier Ireland Ltd. All rights reserved.","author":[{"dropping-particle":"","family":"Andreassen","given":"Christian Nicolaj","non-dropping-particle":"","parse-names":false,"suffix":""},{"dropping-particle":"","family":"Alsner","given":"Jan","non-dropping-particle":"","parse-names":false,"suffix":""},{"dropping-particle":"","family":"Overgaard","given":"Marie","non-dropping-particle":"","parse-names":false,"suffix":""},{"dropping-particle":"","family":"Overgaard","given":"Jens","non-dropping-particle":"","parse-names":false,"suffix":""}],"container-title":"Radiotherapy and Oncology","id":"ITEM-1","issue":"2","issued":{"date-parts":[["2003"]]},"page":"127-135","title":"Prediction of normal tissue radiosensitivity from polymorphisms in candidate genes","type":"article-journal","volume":"69"},"uris":["http://www.mendeley.com/documents/?uuid=4ac1786b-1ff8-420e-ba32-d0c23dd801ee"]}],"mendeley":{"formattedCitation":"[21]","plainTextFormattedCitation":"[21]","previouslyFormattedCitation":"[2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IK3C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93/annonc/mdx488","ISSN":"09237534","author":[{"dropping-particle":"","family":"Bernichon","given":"E.","non-dropping-particle":"","parse-names":false,"suffix":""},{"dropping-particle":"","family":"Vallard","given":"A.","non-dropping-particle":"","parse-names":false,"suffix":""},{"dropping-particle":"","family":"Wang","given":"Q.","non-dropping-particle":"","parse-names":false,"suffix":""},{"dropping-particle":"","family":"Attignon","given":"V.","non-dropping-particle":"","parse-names":false,"suffix":""},{"dropping-particle":"","family":"Pissaloux","given":"D.","non-dropping-particle":"","parse-names":false,"suffix":""},{"dropping-particle":"","family":"Bachelot","given":"T.","non-dropping-particle":"","parse-names":false,"suffix":""},{"dropping-particle":"","family":"Heudel","given":"P.E.","non-dropping-particle":"","parse-names":false,"suffix":""},{"dropping-particle":"","family":"Ray-Coquard","given":"I.","non-dropping-particle":"","parse-names":false,"suffix":""},{"dropping-particle":"","family":"Bonnet","given":"E.","non-dropping-particle":"","parse-names":false,"suffix":""},{"dropping-particle":"","family":"la Fouchardière","given":"A.","non-dropping-particle":"de","parse-names":false,"suffix":""},{"dropping-particle":"","family":"Faure","given":"C.","non-dropping-particle":"","parse-names":false,"suffix":""},{"dropping-particle":"","family":"Chopin","given":"N.","non-dropping-particle":"","parse-names":false,"suffix":""},{"dropping-particle":"","family":"Beurrier","given":"F.","non-dropping-particle":"","parse-names":false,"suffix":""},{"dropping-particle":"","family":"Racadot","given":"S.","non-dropping-particle":"","parse-names":false,"suffix":""},{"dropping-particle":"","family":"Sunyach","given":"M.P.","non-dropping-particle":"","parse-names":false,"suffix":""},{"dropping-particle":"","family":"Rancoule","given":"C.","non-dropping-particle":"","parse-names":false,"suffix":""},{"dropping-particle":"","family":"Perol","given":"D.","non-dropping-particle":"","parse-names":false,"suffix":""},{"dropping-particle":"","family":"Corset","given":"V.","non-dropping-particle":"","parse-names":false,"suffix":""},{"dropping-particle":"","family":"Agrapart","given":"V.","non-dropping-particle":"","parse-names":false,"suffix":""},{"dropping-particle":"","family":"Tinquaut","given":"F.","non-dropping-particle":"","parse-names":false,"suffix":""},{"dropping-particle":"","family":"Blay","given":"J.-Y.","non-dropping-particle":"","parse-names":false,"suffix":""},{"dropping-particle":"","family":"Magné","given":"N.","non-dropping-particle":"","parse-names":false,"suffix":""},{"dropping-particle":"","family":"Trédan","given":"O.","non-dropping-particle":"","parse-names":false,"suffix":""}],"container-title":"Annals of Oncology","id":"ITEM-1","issue":"11","issued":{"date-parts":[["2017","11"]]},"page":"2773-2779","title":"Genomic alterations and radioresistance in breast cancer: an analysis of the ProfiLER protocol","type":"article-journal","volume":"28"},"uris":["http://www.mendeley.com/documents/?uuid=d45fde27-9612-4620-b0af-f2da857b3901"]}],"mendeley":{"formattedCitation":"[22]","plainTextFormattedCitation":"[22]","previouslyFormattedCitation":"[2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BN</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RE1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50</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5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RX</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4</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RKDC</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IG4S</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6</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5/KU80</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HEK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HEK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DCLRE1C</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BL</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DC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id":"ITEM-2","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2","issue":"5","issued":{"date-parts":[["2012"]]},"page":"625-644","title":"Autocrine human GH promotes radioresistance in mammary and endometrial carcinoma cells","type":"article-journal","volume":"19"},"uris":["http://www.mendeley.com/documents/?uuid=501fca0c-2c47-4b20-b40f-bfbf35fed1d1"]}],"mendeley":{"formattedCitation":"[12,13]","plainTextFormattedCitation":"[12,13]","previouslyFormattedCitation":"[12,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ERT</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530/ERC-12-0042","ISSN":"13510088","PMID":"22807498","abstract":"Although recent advances in breast cancer treatment regimes have improved patient prognosis, resistance to breast cancer therapies, such as radiotherapy, is still a major clinical challenge. In the current study, we have investigated the role of autocrine human GH (hGH) in resistance to ionising radiation (IR)-based therapy. Cell viability and total cell number assays demonstrated that autocrine hGH promoted cell regrowth in the mammary carcinoma cell lines, MDA-MB-435S and T47D, and the endometrial carcinoma cell line, RL95-2, following treatment with IR. In addition, autocrine hGH enhanced MDA-MB-435S and T47D cell clonogenic survival following radiation exposure. The enhanced clonogenic survival afforded by autocrine hGH was mediated by JAK2 and Src kinases. Investigation into the DNA repair capacity demonstrated that autocrine hGH reduced IR-induced DNA damage in MDA-MB-435S and T47D cells. Functional antagonism of hGH increased RL95-2 sensitivity to IR in cell viability and total cell number assays, reduced clonogenic survival and enhanced the induction of DNA damage. Thus, autocrine hGH reduced sensitivity to treatment with IR in mammary and endometrial carcinoma cell lines in vitro, while functional antagonism of hGH sensitised endometrial carcinoma cells to IR. Functional antagonism of hGH, used in conjunction with radiotherapy, may therefore enhance treatment efficacy and improve the prognosis of patients with breast and endometrial cancer. © 2012 Society for Endocrinology.","author":[{"dropping-particle":"","family":"Bougen","given":"Nicola M.","non-dropping-particle":"","parse-names":false,"suffix":""},{"dropping-particle":"","family":"Steiner","given":"Michael","non-dropping-particle":"","parse-names":false,"suffix":""},{"dropping-particle":"","family":"Pertziger","given":"Mikhail","non-dropping-particle":"","parse-names":false,"suffix":""},{"dropping-particle":"","family":"Banerjee","given":"Arindam","non-dropping-particle":"","parse-names":false,"suffix":""},{"dropping-particle":"","family":"Brunet-Dunand","given":"Severine E.","non-dropping-particle":"","parse-names":false,"suffix":""},{"dropping-particle":"","family":"Zhu","given":"Tao","non-dropping-particle":"","parse-names":false,"suffix":""},{"dropping-particle":"","family":"Lobie","given":"Peter E.","non-dropping-particle":"","parse-names":false,"suffix":""},{"dropping-particle":"","family":"Perry","given":"Jo K.","non-dropping-particle":"","parse-names":false,"suffix":""}],"container-title":"Endocrine-Related Cancer","id":"ITEM-1","issue":"5","issued":{"date-parts":[["2012"]]},"page":"625-644","title":"Autocrine human GH promotes radioresistance in mammary and endometrial carcinoma cells","type":"article-journal","volume":"19"},"uris":["http://www.mendeley.com/documents/?uuid=501fca0c-2c47-4b20-b40f-bfbf35fed1d1"]}],"mendeley":{"formattedCitation":"[13]","plainTextFormattedCitation":"[13]","previouslyFormattedCitation":"[1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CDC25C </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FK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GFB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DRB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NAI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AV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NF</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DR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JUN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OS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1H4E</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OS</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MOAP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ITPR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DAMTS9</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EF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R3C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AM49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MN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AS</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667/RR14089.1","ISSN":"19385404","PMID":"26488758","abstract":"Although a standardized approach to radiotherapy has been used to treat breast cancer, regardless of subtype (e.g., luminal, basal), recent clinical data suggest that radiation response may vary significantly among subtypes. We hypothesized that this clinical variability may be due, in part, to differences in cellular radiation response. In this study, we utilized RNA samples for microarray analysis from two sources: 1. Paired pre- and postirradiation breast tumor tissue from 32 early-stage breast cancer patients treated in our unique preoperative radiation Phase I trial; and 2. Sixteen biologically diverse breast tumor cell lines exposed to 0 and 5 Gy irradiation. The transcriptome response to radiation exposure was derived by comparing gene expression in samples before and after irradiation. Genes with the highest coefficient of variation were selected for further evaluation and validated at the RNA and protein level. Gene editing and agonistic antibody treatment were performed to assess the impact of gene modulation on radiation response. Gene expression in our cohort of luminal breast cancer patients was distinctly different before and after irradiation. Further, two distinct patterns of gene expression were observed in our biologically diverse group of breast cancer cell lines pre- versus postirradiation. Cell lines that showed significant change after irradiation were largely luminal subtype, while gene expression in the basal and HER2+ cell lines was minimally impacted. The 100 genes with the most significant response to radiation in patients were identified and analyzed for differential patterns of expression in the radiation-responsive versus nonresponsive cell lines. Fourteen genes were identified as significant, including FAS, a member of the tumor necrosis factor receptor family known to play a critical role in programed cell death. Modulation of FAS in breast cancer cell lines altered radiation response phenotype and enhanced radiation sensitivity in radioresistant basal cell lines. Our findings suggest that cell-type-specific, radiation-induced FAS contributes to subtype-specific breast cancer radiation response and that activation of FAS pathways may be exploited for biologically tailored radiotherapy.","author":[{"dropping-particle":"","family":"Horton","given":"Janet K.","non-dropping-particle":"","parse-names":false,"suffix":""},{"dropping-particle":"","family":"Siamakpour-Reihani","given":"Sharareh","non-dropping-particle":"","parse-names":false,"suffix":""},{"dropping-particle":"","family":"Lee","given":"Chen Ting","non-dropping-particle":"","parse-names":false,"suffix":""},{"dropping-particle":"","family":"Zhou","given":"Ying","non-dropping-particle":"","parse-names":false,"suffix":""},{"dropping-particle":"","family":"Chen","given":"Wei","non-dropping-particle":"","parse-names":false,"suffix":""},{"dropping-particle":"","family":"Geradts","given":"Joseph","non-dropping-particle":"","parse-names":false,"suffix":""},{"dropping-particle":"","family":"Fels","given":"Diane R.","non-dropping-particle":"","parse-names":false,"suffix":""},{"dropping-particle":"","family":"Hoang","given":"Peter","non-dropping-particle":"","parse-names":false,"suffix":""},{"dropping-particle":"","family":"Ashcraft","given":"Kathleen A.","non-dropping-particle":"","parse-names":false,"suffix":""},{"dropping-particle":"","family":"Groth","given":"Jeff","non-dropping-particle":"","parse-names":false,"suffix":""},{"dropping-particle":"","family":"Kung","given":"Hsiu Ni","non-dropping-particle":"","parse-names":false,"suffix":""},{"dropping-particle":"","family":"Dewhirst","given":"Mark W.","non-dropping-particle":"","parse-names":false,"suffix":""},{"dropping-particle":"","family":"Chi","given":"Jen Tsan A.","non-dropping-particle":"","parse-names":false,"suffix":""}],"container-title":"Radiation Research","id":"ITEM-1","issue":"5","issued":{"date-parts":[["2015"]]},"page":"456-469","title":"FAS death receptor: A breast cancer subtype-specific radiation response biomarker and potential therapeutic target","type":"article-journal","volume":"184"},"uris":["http://www.mendeley.com/documents/?uuid=9dffff22-da81-45fa-b9d5-c8bdd36d8d1f"]},{"id":"ITEM-2","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2","issue":"5","issued":{"date-parts":[["2015"]]},"page":"2577-2592","title":"High-dose ionizing radiation regulates gene expression changes in the MCF7 breast cancer cell line","type":"article-journal","volume":"35"},"uris":["http://www.mendeley.com/documents/?uuid=25a072aa-7cb6-49a8-a483-393841db6b9e"]}],"mendeley":{"formattedCitation":"[9,23]","plainTextFormattedCitation":"[9,23]","previouslyFormattedCitation":"[9,2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2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KN1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R4A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2CD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ACNB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LK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1H1B</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1H4B</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2H2A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2H2AC</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C4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2AFX</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5964533","abstract":"Background: Intraoperative electron radiation therapy (IOERT) is a therapeutic technique which administers a single high dose of ionizing radiation immediately after surgical tumor removal. IOERT induces a strong stress response: both tumor and normal cells activating pro- and antiproliferative cell signaling pathways. Following treatment, several genes and factors are differently modulated, producing an imbalance in cell fate decision. However, the contribution of these genes and pathways in conferring different cell radiosensitivity and radioresistance needs to be further investigated, in particular after high-dose treatments. Despite the documented and great impact of IOERT in breast cancer care, and the trend for dose escalation, very limited data are available regarding gene-expression profiles and cell networks activated by IOERT or high-dose treatment. The aim of the study was to analyze the main pathways activated following high radiation doses in order to select for potential new biomarkers of radiosensitivity or radioresistance, as well as to identify therapeutic targets useful in cancer care. Materials and Methods: We performed gene-expression profiling of the MCF7 human breast carcinoma cell line after treatment with 9- and 23-Gy doses (conventionally used during IOERT boost and exclusive treatments, respectively) by cDNA microarrays. Real-Time Quantitative Reverse Transcription PCR (qRT-PCR), immunofluorescence and immunoblot experiments were performed to validate candidate IOERT biomarkers. We also conducted clonogenic tests and cellular senescence assays to monitor for radiation-induced effects. Results: The analyses highlighted a transcriptome dependent on the dose delivered and a number of specific key genes that may be proposed as new markers of radiosensitivity. Cell and molecular traits observed in MCF7 cells revealed a typical senescent phenotype associated with cell proliferation arrest after treatments with 9- and 23-Gy doses. Conclusion: In this study, we report genes and cellular networks activated following high-dose IOERT. The selected validated genes were used to design two descriptive models for each dose delivered. We believe that this study could contribute to the understanding over the complex mechanisms which regulate cell radiosensitivity and radioresistance in order to improve personalized radiotherapeutic treatment.","author":[{"dropping-particle":"","family":"Bravatà","given":"Valentina","non-dropping-particle":"","parse-names":false,"suffix":""},{"dropping-particle":"","family":"Minafra","given":"Luigi","non-dropping-particle":"","parse-names":false,"suffix":""},{"dropping-particle":"","family":"Russo","given":"Giorgio","non-dropping-particle":"","parse-names":false,"suffix":""},{"dropping-particle":"","family":"Forte","given":"Giusi Irma","non-dropping-particle":"","parse-names":false,"suffix":""},{"dropping-particle":"","family":"Cammarata","given":"Francesco P.","non-dropping-particle":"","parse-names":false,"suffix":""},{"dropping-particle":"","family":"Ripamonti","given":"Marilena","non-dropping-particle":"","parse-names":false,"suffix":""},{"dropping-particle":"","family":"Casarino","given":"Carlo","non-dropping-particle":"","parse-names":false,"suffix":""},{"dropping-particle":"","family":"Augello","given":"Giuseppa","non-dropping-particle":"","parse-names":false,"suffix":""},{"dropping-particle":"","family":"Costantini","given":"Francesca","non-dropping-particle":"","parse-names":false,"suffix":""},{"dropping-particle":"","family":"Barbieri","given":"Giovanna","non-dropping-particle":"","parse-names":false,"suffix":""},{"dropping-particle":"","family":"Messa","given":"Cristina","non-dropping-particle":"","parse-names":false,"suffix":""},{"dropping-particle":"","family":"Gilardi","given":"Maria C.","non-dropping-particle":"","parse-names":false,"suffix":""}],"container-title":"Anticancer Research","id":"ITEM-1","issue":"5","issued":{"date-parts":[["2015"]]},"page":"2577-2592","title":"High-dose ionizing radiation regulates gene expression changes in the MCF7 breast cancer cell line","type":"article-journal","volume":"35"},"uris":["http://www.mendeley.com/documents/?uuid=25a072aa-7cb6-49a8-a483-393841db6b9e"]}],"mendeley":{"formattedCitation":"[9]","plainTextFormattedCitation":"[9]","previouslyFormattedCitation":"[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GMT</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srep14723","ISSN":"20452322","PMID":"26420420","abstract":"Resistance of cancer cells to radiotherapy is a major clinical problem in cancer treatment. Therefore, understanding the molecular basis of cellular resistance to radiotherapy and identification of novel targets are essential for improving treatment efficacy for cancer patients. Our previous studies have demonstrated a significant role of ERp29 in breast cancer cell survival against doxorubicin-induced genotoxic stress. We here reported that ERp29 expression in the triple negative MDA-MB-231 breast cancer cells significantly increased cell survival against ionizing radiation. Methylation PCR array analysis identified that ERp29 expression increased promoter hypomethylation of the DNA repair gene, O6-methylguanine DNA-methyltransferase (MGMT), by downregulating DNA methyltransferase 1. Knockdown of MGMT in the ERp29-transfected cancer cells increased radiosensitivity, leading to a decreased post-irradiation survival. In addition, radiation treatment in the MGMT-knockdown cells elevated phosphorylation of γ-H2AX and cleavage of caspase 3, indicating that depletion of MGMT facilitates DNA double strands breaks and increases cell apoptosis. Hence, our studies prove a novel function of ERp29\\MGMT in cancer cell survival against radiation. Targeting ERp29\\MGMT axis may be useful for providing better treatment efficacy in combination with radiotherapy in breast cancer.","author":[{"dropping-particle":"","family":"Chen","given":"Shaohua","non-dropping-particle":"","parse-names":false,"suffix":""},{"dropping-particle":"","family":"Zhang","given":"Yu","non-dropping-particle":"","parse-names":false,"suffix":""},{"dropping-particle":"","family":"Zhang","given":"Daohai","non-dropping-particle":"","parse-names":false,"suffix":""}],"container-title":"Scientific Reports","id":"ITEM-1","issued":{"date-parts":[["2015"]]},"title":"Endoplasmic reticulum protein 29 (ERp29) confers radioresistance through the DNA repair gene, O6-methylguanine DNA-methyltransferase, in breast cancer cells","type":"article-journal","volume":"5"},"uris":["http://www.mendeley.com/documents/?uuid=c4a47fa5-4790-4eae-93f9-303e986e36d0"]}],"mendeley":{"formattedCitation":"[24]","plainTextFormattedCitation":"[24]","previouslyFormattedCitation":"[2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H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srep14723","ISSN":"20452322","PMID":"26420420","abstract":"Resistance of cancer cells to radiotherapy is a major clinical problem in cancer treatment. Therefore, understanding the molecular basis of cellular resistance to radiotherapy and identification of novel targets are essential for improving treatment efficacy for cancer patients. Our previous studies have demonstrated a significant role of ERp29 in breast cancer cell survival against doxorubicin-induced genotoxic stress. We here reported that ERp29 expression in the triple negative MDA-MB-231 breast cancer cells significantly increased cell survival against ionizing radiation. Methylation PCR array analysis identified that ERp29 expression increased promoter hypomethylation of the DNA repair gene, O6-methylguanine DNA-methyltransferase (MGMT), by downregulating DNA methyltransferase 1. Knockdown of MGMT in the ERp29-transfected cancer cells increased radiosensitivity, leading to a decreased post-irradiation survival. In addition, radiation treatment in the MGMT-knockdown cells elevated phosphorylation of γ-H2AX and cleavage of caspase 3, indicating that depletion of MGMT facilitates DNA double strands breaks and increases cell apoptosis. Hence, our studies prove a novel function of ERp29\\MGMT in cancer cell survival against radiation. Targeting ERp29\\MGMT axis may be useful for providing better treatment efficacy in combination with radiotherapy in breast cancer.","author":[{"dropping-particle":"","family":"Chen","given":"Shaohua","non-dropping-particle":"","parse-names":false,"suffix":""},{"dropping-particle":"","family":"Zhang","given":"Yu","non-dropping-particle":"","parse-names":false,"suffix":""},{"dropping-particle":"","family":"Zhang","given":"Daohai","non-dropping-particle":"","parse-names":false,"suffix":""}],"container-title":"Scientific Reports","id":"ITEM-1","issued":{"date-parts":[["2015"]]},"title":"Endoplasmic reticulum protein 29 (ERp29) confers radioresistance through the DNA repair gene, O6-methylguanine DNA-methyltransferase, in breast cancer cells","type":"article-journal","volume":"5"},"uris":["http://www.mendeley.com/documents/?uuid=c4a47fa5-4790-4eae-93f9-303e986e36d0"]}],"mendeley":{"formattedCitation":"[24]","plainTextFormattedCitation":"[24]","previouslyFormattedCitation":"[2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16</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srep14723","ISSN":"20452322","PMID":"26420420","abstract":"Resistance of cancer cells to radiotherapy is a major clinical problem in cancer treatment. Therefore, understanding the molecular basis of cellular resistance to radiotherapy and identification of novel targets are essential for improving treatment efficacy for cancer patients. Our previous studies have demonstrated a significant role of ERp29 in breast cancer cell survival against doxorubicin-induced genotoxic stress. We here reported that ERp29 expression in the triple negative MDA-MB-231 breast cancer cells significantly increased cell survival against ionizing radiation. Methylation PCR array analysis identified that ERp29 expression increased promoter hypomethylation of the DNA repair gene, O6-methylguanine DNA-methyltransferase (MGMT), by downregulating DNA methyltransferase 1. Knockdown of MGMT in the ERp29-transfected cancer cells increased radiosensitivity, leading to a decreased post-irradiation survival. In addition, radiation treatment in the MGMT-knockdown cells elevated phosphorylation of γ-H2AX and cleavage of caspase 3, indicating that depletion of MGMT facilitates DNA double strands breaks and increases cell apoptosis. Hence, our studies prove a novel function of ERp29\\MGMT in cancer cell survival against radiation. Targeting ERp29\\MGMT axis may be useful for providing better treatment efficacy in combination with radiotherapy in breast cancer.","author":[{"dropping-particle":"","family":"Chen","given":"Shaohua","non-dropping-particle":"","parse-names":false,"suffix":""},{"dropping-particle":"","family":"Zhang","given":"Yu","non-dropping-particle":"","parse-names":false,"suffix":""},{"dropping-particle":"","family":"Zhang","given":"Daohai","non-dropping-particle":"","parse-names":false,"suffix":""}],"container-title":"Scientific Reports","id":"ITEM-1","issued":{"date-parts":[["2015"]]},"title":"Endoplasmic reticulum protein 29 (ERp29) confers radioresistance through the DNA repair gene, O6-methylguanine DNA-methyltransferase, in breast cancer cells","type":"article-journal","volume":"5"},"uris":["http://www.mendeley.com/documents/?uuid=c4a47fa5-4790-4eae-93f9-303e986e36d0"]}],"mendeley":{"formattedCitation":"[24]","plainTextFormattedCitation":"[24]","previouslyFormattedCitation":"[2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p29</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38/srep14723","ISSN":"20452322","PMID":"26420420","abstract":"Resistance of cancer cells to radiotherapy is a major clinical problem in cancer treatment. Therefore, understanding the molecular basis of cellular resistance to radiotherapy and identification of novel targets are essential for improving treatment efficacy for cancer patients. Our previous studies have demonstrated a significant role of ERp29 in breast cancer cell survival against doxorubicin-induced genotoxic stress. We here reported that ERp29 expression in the triple negative MDA-MB-231 breast cancer cells significantly increased cell survival against ionizing radiation. Methylation PCR array analysis identified that ERp29 expression increased promoter hypomethylation of the DNA repair gene, O6-methylguanine DNA-methyltransferase (MGMT), by downregulating DNA methyltransferase 1. Knockdown of MGMT in the ERp29-transfected cancer cells increased radiosensitivity, leading to a decreased post-irradiation survival. In addition, radiation treatment in the MGMT-knockdown cells elevated phosphorylation of γ-H2AX and cleavage of caspase 3, indicating that depletion of MGMT facilitates DNA double strands breaks and increases cell apoptosis. Hence, our studies prove a novel function of ERp29\\MGMT in cancer cell survival against radiation. Targeting ERp29\\MGMT axis may be useful for providing better treatment efficacy in combination with radiotherapy in breast cancer.","author":[{"dropping-particle":"","family":"Chen","given":"Shaohua","non-dropping-particle":"","parse-names":false,"suffix":""},{"dropping-particle":"","family":"Zhang","given":"Yu","non-dropping-particle":"","parse-names":false,"suffix":""},{"dropping-particle":"","family":"Zhang","given":"Daohai","non-dropping-particle":"","parse-names":false,"suffix":""}],"container-title":"Scientific Reports","id":"ITEM-1","issued":{"date-parts":[["2015"]]},"title":"Endoplasmic reticulum protein 29 (ERp29) confers radioresistance through the DNA repair gene, O6-methylguanine DNA-methyltransferase, in breast cancer cells","type":"article-journal","volume":"5"},"uris":["http://www.mendeley.com/documents/?uuid=c4a47fa5-4790-4eae-93f9-303e986e36d0"]}],"mendeley":{"formattedCitation":"[24]","plainTextFormattedCitation":"[24]","previouslyFormattedCitation":"[2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5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bi.2018.01.013","ISSN":"18727786","PMID":"29336987","abstract":"Radiation therapy is commonly applied in breast cancer (BC) patients. However, radioresistance and side effects are limiting factors of this practice. Therefore, studying substances that can enhance the radiation effect and, at the same time, protect normal cells is very relevant. Thus, the aim of this work was to assess the radiosensitizer effect of resveratrol (RV) on BC cells (MCF-7). A high cytotoxic and antiproliferative effect was observed in the treatment with 10 μM of RV + 3 Gy ionizing radiation (IR). Our results indicate that, 24 h after the exposition of cell cultures to RV + IR, an induction of necrosis/senescence has occurred. Furthermore, was observed the activation of extrinsic apoptosis pathway through a decrease of the Bax/Bcl-2 ratio and a high activity of caspase 8. Moreover, our data show that this treatment affected the oxidative cell metabolism, increasing oxidative protein, lipid and membrane damage and also acted to decrease the antioxidant enzymes activity. The antiproliferative effect on 72 h cultures may be associated with a high expression of p53 and an interruption of cell cycle in the S phase. Therefore, our results suggest that RV is a potential radiosensitizer of MCF-7 BC cells.","author":[{"dropping-particle":"","family":"Costa Araldi","given":"Isabel Cristina","non-dropping-particle":"da","parse-names":false,"suffix":""},{"dropping-particle":"","family":"Bordin","given":"Fernando Primitivo Romero","non-dropping-particle":"","parse-names":false,"suffix":""},{"dropping-particle":"","family":"Cadoná","given":"Francine Carla","non-dropping-particle":"","parse-names":false,"suffix":""},{"dropping-particle":"","family":"Barbisan","given":"Fernanda","non-dropping-particle":"","parse-names":false,"suffix":""},{"dropping-particle":"","family":"Azzolin","given":"Verônica Farina","non-dropping-particle":"","parse-names":false,"suffix":""},{"dropping-particle":"","family":"Teixeira","given":"Cibele Ferreira","non-dropping-particle":"","parse-names":false,"suffix":""},{"dropping-particle":"","family":"Baumhardt","given":"Tadeu","non-dropping-particle":"","parse-names":false,"suffix":""},{"dropping-particle":"","family":"Cruz","given":"Ivana Beatrice Mânica","non-dropping-particle":"da","parse-names":false,"suffix":""},{"dropping-particle":"","family":"Duarte","given":"Marta Maria Medeiros Frescura","non-dropping-particle":"","parse-names":false,"suffix":""},{"dropping-particle":"","family":"Bauermann","given":"Liliane de Freitas","non-dropping-particle":"","parse-names":false,"suffix":""}],"container-title":"Chemico-Biological Interactions","id":"ITEM-1","issued":{"date-parts":[["2018"]]},"page":"85-92","title":"The in vitro radiosensitizer potential of resveratrol on MCF-7 breast cancer cells","type":"article-journal","volume":"282"},"uris":["http://www.mendeley.com/documents/?uuid=c134ee6d-306b-435e-b6ef-cec27fdafe00"]}],"mendeley":{"formattedCitation":"[25]","plainTextFormattedCitation":"[25]","previouslyFormattedCitation":"[2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AX</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bi.2018.01.013","ISSN":"18727786","PMID":"29336987","abstract":"Radiation therapy is commonly applied in breast cancer (BC) patients. However, radioresistance and side effects are limiting factors of this practice. Therefore, studying substances that can enhance the radiation effect and, at the same time, protect normal cells is very relevant. Thus, the aim of this work was to assess the radiosensitizer effect of resveratrol (RV) on BC cells (MCF-7). A high cytotoxic and antiproliferative effect was observed in the treatment with 10 μM of RV + 3 Gy ionizing radiation (IR). Our results indicate that, 24 h after the exposition of cell cultures to RV + IR, an induction of necrosis/senescence has occurred. Furthermore, was observed the activation of extrinsic apoptosis pathway through a decrease of the Bax/Bcl-2 ratio and a high activity of caspase 8. Moreover, our data show that this treatment affected the oxidative cell metabolism, increasing oxidative protein, lipid and membrane damage and also acted to decrease the antioxidant enzymes activity. The antiproliferative effect on 72 h cultures may be associated with a high expression of p53 and an interruption of cell cycle in the S phase. Therefore, our results suggest that RV is a potential radiosensitizer of MCF-7 BC cells.","author":[{"dropping-particle":"","family":"Costa Araldi","given":"Isabel Cristina","non-dropping-particle":"da","parse-names":false,"suffix":""},{"dropping-particle":"","family":"Bordin","given":"Fernando Primitivo Romero","non-dropping-particle":"","parse-names":false,"suffix":""},{"dropping-particle":"","family":"Cadoná","given":"Francine Carla","non-dropping-particle":"","parse-names":false,"suffix":""},{"dropping-particle":"","family":"Barbisan","given":"Fernanda","non-dropping-particle":"","parse-names":false,"suffix":""},{"dropping-particle":"","family":"Azzolin","given":"Verônica Farina","non-dropping-particle":"","parse-names":false,"suffix":""},{"dropping-particle":"","family":"Teixeira","given":"Cibele Ferreira","non-dropping-particle":"","parse-names":false,"suffix":""},{"dropping-particle":"","family":"Baumhardt","given":"Tadeu","non-dropping-particle":"","parse-names":false,"suffix":""},{"dropping-particle":"","family":"Cruz","given":"Ivana Beatrice Mânica","non-dropping-particle":"da","parse-names":false,"suffix":""},{"dropping-particle":"","family":"Duarte","given":"Marta Maria Medeiros Frescura","non-dropping-particle":"","parse-names":false,"suffix":""},{"dropping-particle":"","family":"Bauermann","given":"Liliane de Freitas","non-dropping-particle":"","parse-names":false,"suffix":""}],"container-title":"Chemico-Biological Interactions","id":"ITEM-1","issued":{"date-parts":[["2018"]]},"page":"85-92","title":"The in vitro radiosensitizer potential of resveratrol on MCF-7 breast cancer cells","type":"article-journal","volume":"282"},"uris":["http://www.mendeley.com/documents/?uuid=c134ee6d-306b-435e-b6ef-cec27fdafe00"]}],"mendeley":{"formattedCitation":"[25]","plainTextFormattedCitation":"[25]","previouslyFormattedCitation":"[2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rf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taap.2018.12.006","ISSN":"10960333","PMID":"30529626","abstract":"Radiation therapy toward malignancies is often ineffective owing to radioresistance of cancer cells. On the basis of anti-tumor properties of cordycepin, we examined the effects of cordycepin on sensitizing breast cancer cells toward radiotherapy. Cordycepin administration promoted G2/M arrest and apoptosis of MCF-7 and MDA-MB-231 cells resulting in restraining the proliferation of the cells in vitro and in vivo following irradiation. Mechanistic investigations showed that the breast cancer cells cultured with cordycepin harbored higher levels of intracellular reactive oxygen species (ROS) and incremental numbers of γ-H2AX foci after irradiation exposure. Importantly, cordycepin treatment down-regulated the expression levels of Nuclear factor erythroid 2-related factor (Nrf2) and a series of downstream genes, such as heme oxygenase-1 (HO-1), to enhance ROS in breast cancer cells exposed to irradiation. Together, our observations demonstrate that cordycepin treatment sensitizes breast carcinoma cells toward irradiation via Nrf2/HO-1/ROS axis. Thus, our findings provide novel insights into the function and the underlying mechanism of cordycepin in radiotherapy, and suggest that cordycepin might be employed as a radiosensitizer during radiotherapy toward breast cancer in a pre-clinical setting.","author":[{"dropping-particle":"","family":"Dong","given":"Jiali","non-dropping-particle":"","parse-names":false,"suffix":""},{"dropping-particle":"","family":"Li","given":"Yuan","non-dropping-particle":"","parse-names":false,"suffix":""},{"dropping-particle":"","family":"Xiao","given":"Huiwen","non-dropping-particle":"","parse-names":false,"suffix":""},{"dropping-particle":"","family":"Luo","given":"Dan","non-dropping-particle":"","parse-names":false,"suffix":""},{"dropping-particle":"","family":"Zhang","given":"Shuqin","non-dropping-particle":"","parse-names":false,"suffix":""},{"dropping-particle":"","family":"Zhu","given":"Changchun","non-dropping-particle":"","parse-names":false,"suffix":""},{"dropping-particle":"","family":"Jiang","given":"Mian","non-dropping-particle":"","parse-names":false,"suffix":""},{"dropping-particle":"","family":"Cui","given":"Ming","non-dropping-particle":"","parse-names":false,"suffix":""},{"dropping-particle":"","family":"Lu","given":"Lu","non-dropping-particle":"","parse-names":false,"suffix":""},{"dropping-particle":"","family":"Fan","given":"Saijun","non-dropping-particle":"","parse-names":false,"suffix":""}],"container-title":"Toxicology and Applied Pharmacology","id":"ITEM-1","issued":{"date-parts":[["2019"]]},"page":"12-21","title":"Cordycepin sensitizes breast cancer cells toward irradiation through elevating ROS production involving Nrf2","type":"article-journal","volume":"364"},"uris":["http://www.mendeley.com/documents/?uuid=eacecb48-e564-45d0-b516-42114f262334"]}],"mendeley":{"formattedCitation":"[26]","plainTextFormattedCitation":"[26]","previouslyFormattedCitation":"[2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O-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taap.2018.12.006","ISSN":"10960333","PMID":"30529626","abstract":"Radiation therapy toward malignancies is often ineffective owing to radioresistance of cancer cells. On the basis of anti-tumor properties of cordycepin, we examined the effects of cordycepin on sensitizing breast cancer cells toward radiotherapy. Cordycepin administration promoted G2/M arrest and apoptosis of MCF-7 and MDA-MB-231 cells resulting in restraining the proliferation of the cells in vitro and in vivo following irradiation. Mechanistic investigations showed that the breast cancer cells cultured with cordycepin harbored higher levels of intracellular reactive oxygen species (ROS) and incremental numbers of γ-H2AX foci after irradiation exposure. Importantly, cordycepin treatment down-regulated the expression levels of Nuclear factor erythroid 2-related factor (Nrf2) and a series of downstream genes, such as heme oxygenase-1 (HO-1), to enhance ROS in breast cancer cells exposed to irradiation. Together, our observations demonstrate that cordycepin treatment sensitizes breast carcinoma cells toward irradiation via Nrf2/HO-1/ROS axis. Thus, our findings provide novel insights into the function and the underlying mechanism of cordycepin in radiotherapy, and suggest that cordycepin might be employed as a radiosensitizer during radiotherapy toward breast cancer in a pre-clinical setting.","author":[{"dropping-particle":"","family":"Dong","given":"Jiali","non-dropping-particle":"","parse-names":false,"suffix":""},{"dropping-particle":"","family":"Li","given":"Yuan","non-dropping-particle":"","parse-names":false,"suffix":""},{"dropping-particle":"","family":"Xiao","given":"Huiwen","non-dropping-particle":"","parse-names":false,"suffix":""},{"dropping-particle":"","family":"Luo","given":"Dan","non-dropping-particle":"","parse-names":false,"suffix":""},{"dropping-particle":"","family":"Zhang","given":"Shuqin","non-dropping-particle":"","parse-names":false,"suffix":""},{"dropping-particle":"","family":"Zhu","given":"Changchun","non-dropping-particle":"","parse-names":false,"suffix":""},{"dropping-particle":"","family":"Jiang","given":"Mian","non-dropping-particle":"","parse-names":false,"suffix":""},{"dropping-particle":"","family":"Cui","given":"Ming","non-dropping-particle":"","parse-names":false,"suffix":""},{"dropping-particle":"","family":"Lu","given":"Lu","non-dropping-particle":"","parse-names":false,"suffix":""},{"dropping-particle":"","family":"Fan","given":"Saijun","non-dropping-particle":"","parse-names":false,"suffix":""}],"container-title":"Toxicology and Applied Pharmacology","id":"ITEM-1","issued":{"date-parts":[["2019"]]},"page":"12-21","title":"Cordycepin sensitizes breast cancer cells toward irradiation through elevating ROS production involving Nrf2","type":"article-journal","volume":"364"},"uris":["http://www.mendeley.com/documents/?uuid=eacecb48-e564-45d0-b516-42114f262334"]}],"mendeley":{"formattedCitation":"[26]","plainTextFormattedCitation":"[26]","previouslyFormattedCitation":"[2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6]</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2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yc</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14-3-3 zet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yclin 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yclin B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GADD15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28/mcb.23.7.2362-2378.2003","ISSN":"0270-7306","PMID":"12640121","abstract":"Antioxidant enzymes are critical in oxidative stress responses. Radioresistant variants isolated from MCF-7 human carcinoma cells following fractionated ionizing radiation (MCF+FIR cells) or overexpression of manganese superoxide dismutase (MCF+SOD cells) demonstrated dose-modifying factors at 10% isosurvival of 1.8 and 2.3, respectively. MCF+FIR and MCF-7 cells (exposed to single-dose radiation) demonstrated 5- to 10-fold increases in MnSOD activity, mRNA, and immunoreactive protein. Radioresistance in MCF+FIR and MCF+SOD cells was reduced following expression of antisense MnSOD. DNA microarray analysis and immunoblotting identified p21, Myc, 14-3-3 zeta, cyclin A, cyclin B1, and GADD153 as genes constitutively overexpressed (2- to 10-fold) in both MCF+FIR and MCF+SOD cells. Radiation-induced expression of these six genes was suppressed in fibroblasts from Sod2 knockout mice (-/-) as well as in MCF+FIR and MCF+SOD cells expressing antisense MnSOD. Inhibiting NF-kappa B transcriptional activity in MCF+FIR cells, by using mutant I kappa B alpha, inhibited radioresistance as well as reducing steady-state levels of MnSOD, 14-3-3 zeta, GADD153, cyclin A, and cyclin B1 mRNA. In contrast, mutant I kappa B alpha was unable to inhibit radioresistance or reduce 14-3-3 zeta, GADD153, cyclin A, and cyclin B1 mRNAs in MCF+SOD cells, where MnSOD overexpression was independent of NF-kappa B. These results support the hypothesis that NF-kappa B is capable of regulating the expression of MnSOD, which in turn is capable of increasing the expression of genes that participate in radiation-induced adaptive responses.","author":[{"dropping-particle":"","family":"Guo","given":"Guozheng","non-dropping-particle":"","parse-names":false,"suffix":""},{"dropping-particle":"","family":"Yan-Sanders","given":"Yan","non-dropping-particle":"","parse-names":false,"suffix":""},{"dropping-particle":"","family":"Lyn-Cook","given":"Beverly D.","non-dropping-particle":"","parse-names":false,"suffix":""},{"dropping-particle":"","family":"Wang","given":"Tieli","non-dropping-particle":"","parse-names":false,"suffix":""},{"dropping-particle":"","family":"Tamae","given":"Daniel","non-dropping-particle":"","parse-names":false,"suffix":""},{"dropping-particle":"","family":"Ogi","given":"Julie","non-dropping-particle":"","parse-names":false,"suffix":""},{"dropping-particle":"","family":"Khaletskiy","given":"Alexander","non-dropping-particle":"","parse-names":false,"suffix":""},{"dropping-particle":"","family":"Li","given":"Zhongkui","non-dropping-particle":"","parse-names":false,"suffix":""},{"dropping-particle":"","family":"Weydert","given":"Christine","non-dropping-particle":"","parse-names":false,"suffix":""},{"dropping-particle":"","family":"Longmate","given":"Jeffrey A.","non-dropping-particle":"","parse-names":false,"suffix":""},{"dropping-particle":"","family":"Huang","given":"Ting-Ting","non-dropping-particle":"","parse-names":false,"suffix":""},{"dropping-particle":"","family":"Spitz","given":"Douglas R.","non-dropping-particle":"","parse-names":false,"suffix":""},{"dropping-particle":"","family":"Oberley","given":"Larry W.","non-dropping-particle":"","parse-names":false,"suffix":""},{"dropping-particle":"","family":"Li","given":"Jian Jian","non-dropping-particle":"","parse-names":false,"suffix":""}],"container-title":"Molecular and Cellular Biology","id":"ITEM-1","issue":"7","issued":{"date-parts":[["2003"]]},"page":"2362-2378","title":"Manganese Superoxide Dismutase-Mediated Gene Expression in Radiation-Induced Adaptive Responses","type":"article-journal","volume":"23"},"uris":["http://www.mendeley.com/documents/?uuid=a767e484-a64d-45e6-846d-041a8d181a52"]}],"mendeley":{"formattedCitation":"[27]","plainTextFormattedCitation":"[27]","previouslyFormattedCitation":"[2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eclin-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3727/096504013X13589503483012","ISSN":"15553906","PMID":"23581232","abstract":"Hypoxia is a hallmark of solid tumors, which presents a major obstacle to the effectiveness of radiation therapy. However, the function and the importance of molecular response have not been well defined. In the present study, hypoxia-induced autophagy and its effect on the response of breast cancer cells to ionizing radiation were examined. Results showed that hypoxic exposure induced a marked accumulation of autophagosomes accompanied by mRNA induction of the autophagy-related genes Beclin-1, Atg5, Atg7, and Atg12. The elevated autophagic activity was associated with increased radioresistance of tumor cells. Accordingly, blockade of autophagy by pharmacological inhibition or Beclin-1 small interfering RNA (siRNA) contributed to retardation of DNA double-strand breaks (DSB) repair and significant radiosensitization. Our data indicate that strategies designed to suppress autophagic activity may represent promising new therapies for sensitizing hypoxic breast cancer cells to ionizing radiation (IR). Copyright © 2013 Cognizant Comm. Corp.","author":[{"dropping-particle":"","family":"He","given":"Wen Shan","non-dropping-particle":"","parse-names":false,"suffix":""},{"dropping-particle":"","family":"Dai","given":"Xiao Fang","non-dropping-particle":"","parse-names":false,"suffix":""},{"dropping-particle":"","family":"Jin","given":"Min","non-dropping-particle":"","parse-names":false,"suffix":""},{"dropping-particle":"","family":"Liu","given":"Cui Wei","non-dropping-particle":"","parse-names":false,"suffix":""},{"dropping-particle":"","family":"Ren","given":"Jing Hua","non-dropping-particle":"","parse-names":false,"suffix":""}],"container-title":"Oncology Research","id":"ITEM-1","issue":"5-6","issued":{"date-parts":[["2013"]]},"page":"251-258","title":"Hypoxia-induced autophagy confers resistance of breast cancer cells to ionizing radiation","type":"article-journal","volume":"20"},"uris":["http://www.mendeley.com/documents/?uuid=6c126e93-be34-4004-a306-1418c4f11124"]}],"mendeley":{"formattedCitation":"[28]","plainTextFormattedCitation":"[28]","previouslyFormattedCitation":"[2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g5</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3727/096504013X13589503483012","ISSN":"15553906","PMID":"23581232","abstract":"Hypoxia is a hallmark of solid tumors, which presents a major obstacle to the effectiveness of radiation therapy. However, the function and the importance of molecular response have not been well defined. In the present study, hypoxia-induced autophagy and its effect on the response of breast cancer cells to ionizing radiation were examined. Results showed that hypoxic exposure induced a marked accumulation of autophagosomes accompanied by mRNA induction of the autophagy-related genes Beclin-1, Atg5, Atg7, and Atg12. The elevated autophagic activity was associated with increased radioresistance of tumor cells. Accordingly, blockade of autophagy by pharmacological inhibition or Beclin-1 small interfering RNA (siRNA) contributed to retardation of DNA double-strand breaks (DSB) repair and significant radiosensitization. Our data indicate that strategies designed to suppress autophagic activity may represent promising new therapies for sensitizing hypoxic breast cancer cells to ionizing radiation (IR). Copyright © 2013 Cognizant Comm. Corp.","author":[{"dropping-particle":"","family":"He","given":"Wen Shan","non-dropping-particle":"","parse-names":false,"suffix":""},{"dropping-particle":"","family":"Dai","given":"Xiao Fang","non-dropping-particle":"","parse-names":false,"suffix":""},{"dropping-particle":"","family":"Jin","given":"Min","non-dropping-particle":"","parse-names":false,"suffix":""},{"dropping-particle":"","family":"Liu","given":"Cui Wei","non-dropping-particle":"","parse-names":false,"suffix":""},{"dropping-particle":"","family":"Ren","given":"Jing Hua","non-dropping-particle":"","parse-names":false,"suffix":""}],"container-title":"Oncology Research","id":"ITEM-1","issue":"5-6","issued":{"date-parts":[["2013"]]},"page":"251-258","title":"Hypoxia-induced autophagy confers resistance of breast cancer cells to ionizing radiation","type":"article-journal","volume":"20"},"uris":["http://www.mendeley.com/documents/?uuid=6c126e93-be34-4004-a306-1418c4f11124"]}],"mendeley":{"formattedCitation":"[28]","plainTextFormattedCitation":"[28]","previouslyFormattedCitation":"[2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g7</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3727/096504013X13589503483012","ISSN":"15553906","PMID":"23581232","abstract":"Hypoxia is a hallmark of solid tumors, which presents a major obstacle to the effectiveness of radiation therapy. However, the function and the importance of molecular response have not been well defined. In the present study, hypoxia-induced autophagy and its effect on the response of breast cancer cells to ionizing radiation were examined. Results showed that hypoxic exposure induced a marked accumulation of autophagosomes accompanied by mRNA induction of the autophagy-related genes Beclin-1, Atg5, Atg7, and Atg12. The elevated autophagic activity was associated with increased radioresistance of tumor cells. Accordingly, blockade of autophagy by pharmacological inhibition or Beclin-1 small interfering RNA (siRNA) contributed to retardation of DNA double-strand breaks (DSB) repair and significant radiosensitization. Our data indicate that strategies designed to suppress autophagic activity may represent promising new therapies for sensitizing hypoxic breast cancer cells to ionizing radiation (IR). Copyright © 2013 Cognizant Comm. Corp.","author":[{"dropping-particle":"","family":"He","given":"Wen Shan","non-dropping-particle":"","parse-names":false,"suffix":""},{"dropping-particle":"","family":"Dai","given":"Xiao Fang","non-dropping-particle":"","parse-names":false,"suffix":""},{"dropping-particle":"","family":"Jin","given":"Min","non-dropping-particle":"","parse-names":false,"suffix":""},{"dropping-particle":"","family":"Liu","given":"Cui Wei","non-dropping-particle":"","parse-names":false,"suffix":""},{"dropping-particle":"","family":"Ren","given":"Jing Hua","non-dropping-particle":"","parse-names":false,"suffix":""}],"container-title":"Oncology Research","id":"ITEM-1","issue":"5-6","issued":{"date-parts":[["2013"]]},"page":"251-258","title":"Hypoxia-induced autophagy confers resistance of breast cancer cells to ionizing radiation","type":"article-journal","volume":"20"},"uris":["http://www.mendeley.com/documents/?uuid=6c126e93-be34-4004-a306-1418c4f11124"]}],"mendeley":{"formattedCitation":"[28]","plainTextFormattedCitation":"[28]","previouslyFormattedCitation":"[2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g1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3727/096504013X13589503483012","ISSN":"15553906","PMID":"23581232","abstract":"Hypoxia is a hallmark of solid tumors, which presents a major obstacle to the effectiveness of radiation therapy. However, the function and the importance of molecular response have not been well defined. In the present study, hypoxia-induced autophagy and its effect on the response of breast cancer cells to ionizing radiation were examined. Results showed that hypoxic exposure induced a marked accumulation of autophagosomes accompanied by mRNA induction of the autophagy-related genes Beclin-1, Atg5, Atg7, and Atg12. The elevated autophagic activity was associated with increased radioresistance of tumor cells. Accordingly, blockade of autophagy by pharmacological inhibition or Beclin-1 small interfering RNA (siRNA) contributed to retardation of DNA double-strand breaks (DSB) repair and significant radiosensitization. Our data indicate that strategies designed to suppress autophagic activity may represent promising new therapies for sensitizing hypoxic breast cancer cells to ionizing radiation (IR). Copyright © 2013 Cognizant Comm. Corp.","author":[{"dropping-particle":"","family":"He","given":"Wen Shan","non-dropping-particle":"","parse-names":false,"suffix":""},{"dropping-particle":"","family":"Dai","given":"Xiao Fang","non-dropping-particle":"","parse-names":false,"suffix":""},{"dropping-particle":"","family":"Jin","given":"Min","non-dropping-particle":"","parse-names":false,"suffix":""},{"dropping-particle":"","family":"Liu","given":"Cui Wei","non-dropping-particle":"","parse-names":false,"suffix":""},{"dropping-particle":"","family":"Ren","given":"Jing Hua","non-dropping-particle":"","parse-names":false,"suffix":""}],"container-title":"Oncology Research","id":"ITEM-1","issue":"5-6","issued":{"date-parts":[["2013"]]},"page":"251-258","title":"Hypoxia-induced autophagy confers resistance of breast cancer cells to ionizing radiation","type":"article-journal","volume":"20"},"uris":["http://www.mendeley.com/documents/?uuid=6c126e93-be34-4004-a306-1418c4f11124"]}],"mendeley":{"formattedCitation":"[28]","plainTextFormattedCitation":"[28]","previouslyFormattedCitation":"[28]"},"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8]</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OXC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1.05.048","ISSN":"01678140","PMID":"21704414","abstract":"Background and purpose: Repeated exposure to ionizing radiation (IR) can result in adaptive reactions. While DNA methylation changes in adaption to repeated stress exposure are established for a variety of drugs, their role in fractioned ionizing radiation is largely unknown. Material and methods: MCF7 breast cancer cells were treated 5 times a week with IR in fractions of 2 Gy, resulting in total doses of 10 and 20 Gy. Cells were harvested 48 and 72 h after the last irradiation, as well as after a recovery period of at least 14 d. To identify genes differentially methylated in irradiated versus non-irradiated cells, we used methyl-CpG immunoprecipitation (MCIp) followed by global methylation profiling on CpG island microarrays. Results: MCIp profiling revealed methylation changes in several CpG islands 48 h after FIR with 10 and 20 Gy. Cells receiving a total dose of 10 Gy started regrowing after 14 d and exhibited similar radioresistance as mock-treated cells. Differential methylation of the CpG units associated with FOXC1 (p &lt; 0.001) and TRAPPC9 (p &lt; 0.001) could be confirmed by time-of-flight mass spectrometry (Sequenom). Conclusions: In summary, these data indicate that regrowth of MCF7 cells after 10 Gy FIR is associated with locus-specific alterations in DNA methylation. © 2011 Elsevier Ireland Ltd. All rights reserved.","author":[{"dropping-particle":"","family":"Kuhmann","given":"Christine","non-dropping-particle":"","parse-names":false,"suffix":""},{"dropping-particle":"","family":"Weichenhan","given":"Dieter","non-dropping-particle":"","parse-names":false,"suffix":""},{"dropping-particle":"","family":"Rehli","given":"Michael","non-dropping-particle":"","parse-names":false,"suffix":""},{"dropping-particle":"","family":"Plass","given":"Christoph","non-dropping-particle":"","parse-names":false,"suffix":""},{"dropping-particle":"","family":"Schmezer","given":"Peter","non-dropping-particle":"","parse-names":false,"suffix":""},{"dropping-particle":"","family":"Popanda","given":"Odilia","non-dropping-particle":"","parse-names":false,"suffix":""}],"container-title":"Radiotherapy and Oncology","id":"ITEM-1","issue":"1","issued":{"date-parts":[["2011"]]},"page":"116-121","title":"DNA methylation changes in cells regrowing after fractioned ionizing radiation","type":"article-journal","volume":"101"},"uris":["http://www.mendeley.com/documents/?uuid=4a411519-9895-4d9c-995a-8043fa48b015"]},{"id":"ITEM-2","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2","issue":"1","issued":{"date-parts":[["2018"]]},"title":"Identification and validation of single-sample breast cancer radiosensitivity gene expression predictors","type":"article-journal","volume":"20"},"uris":["http://www.mendeley.com/documents/?uuid=59031e0e-1435-4b4c-a77e-96ecc4e4beed"]}],"mendeley":{"formattedCitation":"[3,29]","plainTextFormattedCitation":"[3,29]","previouslyFormattedCitation":"[3,2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RAPPC9</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1.05.048","ISSN":"01678140","PMID":"21704414","abstract":"Background and purpose: Repeated exposure to ionizing radiation (IR) can result in adaptive reactions. While DNA methylation changes in adaption to repeated stress exposure are established for a variety of drugs, their role in fractioned ionizing radiation is largely unknown. Material and methods: MCF7 breast cancer cells were treated 5 times a week with IR in fractions of 2 Gy, resulting in total doses of 10 and 20 Gy. Cells were harvested 48 and 72 h after the last irradiation, as well as after a recovery period of at least 14 d. To identify genes differentially methylated in irradiated versus non-irradiated cells, we used methyl-CpG immunoprecipitation (MCIp) followed by global methylation profiling on CpG island microarrays. Results: MCIp profiling revealed methylation changes in several CpG islands 48 h after FIR with 10 and 20 Gy. Cells receiving a total dose of 10 Gy started regrowing after 14 d and exhibited similar radioresistance as mock-treated cells. Differential methylation of the CpG units associated with FOXC1 (p &lt; 0.001) and TRAPPC9 (p &lt; 0.001) could be confirmed by time-of-flight mass spectrometry (Sequenom). Conclusions: In summary, these data indicate that regrowth of MCF7 cells after 10 Gy FIR is associated with locus-specific alterations in DNA methylation. © 2011 Elsevier Ireland Ltd. All rights reserved.","author":[{"dropping-particle":"","family":"Kuhmann","given":"Christine","non-dropping-particle":"","parse-names":false,"suffix":""},{"dropping-particle":"","family":"Weichenhan","given":"Dieter","non-dropping-particle":"","parse-names":false,"suffix":""},{"dropping-particle":"","family":"Rehli","given":"Michael","non-dropping-particle":"","parse-names":false,"suffix":""},{"dropping-particle":"","family":"Plass","given":"Christoph","non-dropping-particle":"","parse-names":false,"suffix":""},{"dropping-particle":"","family":"Schmezer","given":"Peter","non-dropping-particle":"","parse-names":false,"suffix":""},{"dropping-particle":"","family":"Popanda","given":"Odilia","non-dropping-particle":"","parse-names":false,"suffix":""}],"container-title":"Radiotherapy and Oncology","id":"ITEM-1","issue":"1","issued":{"date-parts":[["2011"]]},"page":"116-121","title":"DNA methylation changes in cells regrowing after fractioned ionizing radiation","type":"article-journal","volume":"101"},"uris":["http://www.mendeley.com/documents/?uuid=4a411519-9895-4d9c-995a-8043fa48b015"]}],"mendeley":{"formattedCitation":"[29]","plainTextFormattedCitation":"[29]","previouslyFormattedCitation":"[2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AMIGO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1.05.048","ISSN":"01678140","PMID":"21704414","abstract":"Background and purpose: Repeated exposure to ionizing radiation (IR) can result in adaptive reactions. While DNA methylation changes in adaption to repeated stress exposure are established for a variety of drugs, their role in fractioned ionizing radiation is largely unknown. Material and methods: MCF7 breast cancer cells were treated 5 times a week with IR in fractions of 2 Gy, resulting in total doses of 10 and 20 Gy. Cells were harvested 48 and 72 h after the last irradiation, as well as after a recovery period of at least 14 d. To identify genes differentially methylated in irradiated versus non-irradiated cells, we used methyl-CpG immunoprecipitation (MCIp) followed by global methylation profiling on CpG island microarrays. Results: MCIp profiling revealed methylation changes in several CpG islands 48 h after FIR with 10 and 20 Gy. Cells receiving a total dose of 10 Gy started regrowing after 14 d and exhibited similar radioresistance as mock-treated cells. Differential methylation of the CpG units associated with FOXC1 (p &lt; 0.001) and TRAPPC9 (p &lt; 0.001) could be confirmed by time-of-flight mass spectrometry (Sequenom). Conclusions: In summary, these data indicate that regrowth of MCF7 cells after 10 Gy FIR is associated with locus-specific alterations in DNA methylation. © 2011 Elsevier Ireland Ltd. All rights reserved.","author":[{"dropping-particle":"","family":"Kuhmann","given":"Christine","non-dropping-particle":"","parse-names":false,"suffix":""},{"dropping-particle":"","family":"Weichenhan","given":"Dieter","non-dropping-particle":"","parse-names":false,"suffix":""},{"dropping-particle":"","family":"Rehli","given":"Michael","non-dropping-particle":"","parse-names":false,"suffix":""},{"dropping-particle":"","family":"Plass","given":"Christoph","non-dropping-particle":"","parse-names":false,"suffix":""},{"dropping-particle":"","family":"Schmezer","given":"Peter","non-dropping-particle":"","parse-names":false,"suffix":""},{"dropping-particle":"","family":"Popanda","given":"Odilia","non-dropping-particle":"","parse-names":false,"suffix":""}],"container-title":"Radiotherapy and Oncology","id":"ITEM-1","issue":"1","issued":{"date-parts":[["2011"]]},"page":"116-121","title":"DNA methylation changes in cells regrowing after fractioned ionizing radiation","type":"article-journal","volume":"101"},"uris":["http://www.mendeley.com/documents/?uuid=4a411519-9895-4d9c-995a-8043fa48b015"]}],"mendeley":{"formattedCitation":"[29]","plainTextFormattedCitation":"[29]","previouslyFormattedCitation":"[29]"},"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9]</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DCD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CL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C10 protein homolog</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IMP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CGF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MP2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ndothelin 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SH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4689","ISSN":"19492553","PMID":"28107181","abstract":"Inflammatory breast cancer (IBC) is a virulent form of breast cancer, and novel treatment strategies are urgently needed. Immunohistochemical analysis of tumors from women with a clinical diagnosis of IBC (n = 147) and those with non- IBC breast cancer (n = 2510) revealed that, whereas in non-IBC cases cytoplasmic cyclin E was highly correlated with poor prognosis (P &lt; 0.001), in IBC cases both nuclear and cytoplasmic cyclin E were indicative of poor prognosis. These results underscored the utility of the cyclin E/CDK2 complex as a novel target for treatment. Because IBC cell lines were highly sensitive to the CDK2 inhibitors dinaciclib and meriolin 5, we developed a high-throughput survival assay (HTSA) to design novel sequential combination strategies based on the presence of cyclin E and CDK2. Using a 14-cell-line panel, we found that dinaciclib potentiated the activity of DNA-damaging chemotherapies treated in a sequence of dinaciclib followed by chemotherapy, whereas this was not true for paclitaxel. We also identified a signature of DNA repair- related genes that are downregulated by dinaciclib, suggesting that global DNA repair is inhibited and that prolonged DNA damage leads to apoptosis. Taken together, our findings argue that CDK2-targeted combinations may be viable strategies in IBC worthy of future clinical investigation.","author":[{"dropping-particle":"","family":"Alexander","given":"Angela","non-dropping-particle":"","parse-names":false,"suffix":""},{"dropping-particle":"","family":"Karakas","given":"Cansu","non-dropping-particle":"","parse-names":false,"suffix":""},{"dropping-particle":"","family":"Chen","given":"Xian","non-dropping-particle":"","parse-names":false,"suffix":""},{"dropping-particle":"","family":"Carey","given":"Jason P.W.","non-dropping-particle":"","parse-names":false,"suffix":""},{"dropping-particle":"","family":"Yi","given":"Min","non-dropping-particle":"","parse-names":false,"suffix":""},{"dropping-particle":"","family":"Bondy","given":"Melissa","non-dropping-particle":"","parse-names":false,"suffix":""},{"dropping-particle":"","family":"Thompson","given":"Patricia","non-dropping-particle":"","parse-names":false,"suffix":""},{"dropping-particle":"","family":"Cheung","given":"Kwok Leung","non-dropping-particle":"","parse-names":false,"suffix":""},{"dropping-particle":"","family":"Ellis","given":"Ian O.","non-dropping-particle":"","parse-names":false,"suffix":""},{"dropping-particle":"","family":"Gong","given":"Yun","non-dropping-particle":"","parse-names":false,"suffix":""},{"dropping-particle":"","family":"Krishnamurthy","given":"Savitri","non-dropping-particle":"","parse-names":false,"suffix":""},{"dropping-particle":"","family":"Alvarez","given":"Ricardo H.","non-dropping-particle":"","parse-names":false,"suffix":""},{"dropping-particle":"","family":"Ueno","given":"Naoto T.","non-dropping-particle":"","parse-names":false,"suffix":""},{"dropping-particle":"","family":"Hunt","given":"Kelly K.","non-dropping-particle":"","parse-names":false,"suffix":""},{"dropping-particle":"","family":"Keyomarsi","given":"Khandan","non-dropping-particle":"","parse-names":false,"suffix":""}],"container-title":"Oncotarget","id":"ITEM-1","issue":"9","issued":{"date-parts":[["2017"]]},"page":"14897-14911","title":"Cyclin E overexpression as a biomarker for combination treatment strategies in inflammatory breast cancer","type":"article-journal","volume":"8"},"uris":["http://www.mendeley.com/documents/?uuid=c49f7159-9367-41f5-a66c-3b36890fb756"]},{"id":"ITEM-2","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2","issue":"4","issued":{"date-parts":[["2001"]]},"page":"543-553","title":"Effector genes altered in MCF-7 human breast cancer cells after exposure to fractionated ionizing radiation","type":"article-journal","volume":"155"},"uris":["http://www.mendeley.com/documents/?uuid=4513207f-81cd-4c32-9b6e-b3ef4eef1a4d"]}],"mendeley":{"formattedCitation":"[12,17]","plainTextFormattedCitation":"[12,17]","previouslyFormattedCitation":"[12,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2,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SH6</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OP2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P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VEGFR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IFNG</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K4</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NFRSF12</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RHGDI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0033-7587","abstract":"Understanding the molecular mechanisms involved in the response of tumors to fractionated exposures to ionizing radiation is important for improving radiotherapy and/or radiochemotherapy. In the present study, we examined the expression of stress-related genes in an MCF-7 cell population (MCF-IR20) that has been derived through treatment with fractionated irradiation (2 Gy per fraction with a total dose of 40 Gy). MCF-IR20 cells showed a 1.6-fold increase in sensitization with dose at 10% isosurvival in a clonogenic assay, and a reduced growth delay (</w:instrText>
            </w:r>
            <w:r w:rsidRPr="00635FA5">
              <w:rPr>
                <w:rFonts w:ascii="Cambria Math" w:hAnsi="Cambria Math" w:cs="Cambria Math"/>
                <w:sz w:val="24"/>
                <w:szCs w:val="24"/>
              </w:rPr>
              <w:instrText>∼</w:instrText>
            </w:r>
            <w:r w:rsidRPr="00635FA5">
              <w:rPr>
                <w:rFonts w:ascii="Arial" w:hAnsi="Arial" w:cs="Arial"/>
                <w:sz w:val="24"/>
                <w:szCs w:val="24"/>
              </w:rPr>
              <w:instrText xml:space="preserve">15 h compared to </w:instrText>
            </w:r>
            <w:r w:rsidRPr="00635FA5">
              <w:rPr>
                <w:rFonts w:ascii="Cambria Math" w:hAnsi="Cambria Math" w:cs="Cambria Math"/>
                <w:sz w:val="24"/>
                <w:szCs w:val="24"/>
              </w:rPr>
              <w:instrText>∼</w:instrText>
            </w:r>
            <w:r w:rsidRPr="00635FA5">
              <w:rPr>
                <w:rFonts w:ascii="Arial" w:hAnsi="Arial" w:cs="Arial"/>
                <w:sz w:val="24"/>
                <w:szCs w:val="24"/>
              </w:rPr>
              <w:instrText>27 h), compared to the parental MCF-7 cells treated with a single dose of 5 Gy. To determine which effector genes were altered in the MCF-IR20 cells, the expression of stress-related effector genes was measured using a filter with 588 genes (Clontech) that included major elements involved in cell cycle control, DNA repair, and apoptosis. Compared to MCF-7 cells that were not exposed to fractionated radiation, 19 genes were upregulated (2.2-5.1-fold) and 4 were down-regulated (2.7-3.4-fold) in the MCF-IR20 cells. In agreement with the array results, 6 up-regulated genes tested by RT-PCR showed elevated expression. Also, activities of the stress-related transcription factors NFKB, TP53 and AP1 showed a 1.2-4.5-fold increase after a single dose of 5 Gy in MCF-IR20 cells compared with parental MCF-7 cells. However, when the radioresistant MCF-IR20 cell were cultured for more than 12 passages after fractionated irradiation (MCF-RV), radioresistance was lost, with the radiosensitivity being the same as the parental MCF-7 cells. Interestingly, expression levels of CCNB1, CD9 and CDKNIA in MCF-RV cells returned to levels expressed by the parental cells, whereas the expression levels of three other genes, MSH2, MSH6 and RPA remained elevated. To determine if any of the changes in gene expression could be responsible for the induced radioresistance, CCNB1 and CDKNIA, both of which were up-regulated in MCF-IR20 cells and down-regulated in MCF-RV cells, were studied further by transfection with antisense oligonucleotides. Antisense of CCNB1 significantly reduced the clonogenic survival of MCF-IR20 cells at doses of 5 and 10 Gy, from 42% to 26% and from 5.7% to 1.0%, respectively. Antisense of CDKN1A, however, had no effect on radiation survival of MCF-IR20 cells. In summary, these results suggest that stress-related effector genes are altered in cells after treatment with fractionated irradiation, an…","author":[{"dropping-particle":"","family":"Z.","given":"Li","non-dropping-particle":"","parse-names":false,"suffix":""},{"dropping-particle":"","family":"L.","given":"Xia","non-dropping-particle":"","parse-names":false,"suffix":""},{"dropping-particle":"","family":"L.M.","given":"Lee","non-dropping-particle":"","parse-names":false,"suffix":""},{"dropping-particle":"","family":"A.","given":"Khaletskiy","non-dropping-particle":"","parse-names":false,"suffix":""},{"dropping-particle":"","family":"J.","given":"Wang","non-dropping-particle":"","parse-names":false,"suffix":""},{"dropping-particle":"","family":"J.Y.C.","given":"Wong","non-dropping-particle":"","parse-names":false,"suffix":""},{"dropping-particle":"","family":"J.-J.","given":"Li","non-dropping-particle":"","parse-names":false,"suffix":""}],"container-title":"Radiation Research","id":"ITEM-1","issue":"4","issued":{"date-parts":[["2001"]]},"page":"543-553","title":"Effector genes altered in MCF-7 human breast cancer cells after exposure to fractionated ionizing radiation","type":"article-journal","volume":"155"},"uris":["http://www.mendeley.com/documents/?uuid=4513207f-81cd-4c32-9b6e-b3ef4eef1a4d"]}],"mendeley":{"formattedCitation":"[17]","plainTextFormattedCitation":"[17]","previouslyFormattedCitation":"[17]"},"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7]</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5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07/s11095-012-0936-9","ISSN":"07248741","PMID":"23184229","abstract":"Purpose: Solid tumors can be resistant or develop resistance to radiotherapy. The purpose of this study is to explore whether microRNA-302 is involved in radioresistance and can be exploited as a sensitizer to enhance sensitivity of breast cancer cells to radiation therapy. Methods: MiR-302 expression levels in radioresistant cell lines were analyzed in comparison with their parent cell lines. Furthermore, we investigated whether enforced expression of miR-302 sensitized radioresistant breast cancer cells to ionizing radiation in vitro and in vivo. Results: MiR-302 was downregulated in irradiated breast cancer cells. Additionally, the expression levels of miR-302a were inversely correlated with those of AKT1 and RAD52, two critical regulators of radioresistance. More promisingly, miR-302a sensitized radioresistant breast cancer cells to radiation therapy in vitro and in vivo and reduced the expression of AKT1 and RAD52. Conclusion: Our findings demonstrated that decreased expression of miR-302 confers radioresistance and restoration of miR-302 baseline expression sensitizes breast cancer cells to radiotherapy. These data suggest that miR-302 is a potential sensitizer to radiotherapy. © 2012 Springer Science+Business Media New York.","author":[{"dropping-particle":"","family":"Liang","given":"Zhongxing","non-dropping-particle":"","parse-names":false,"suffix":""},{"dropping-particle":"","family":"Ahn","given":"Jeffrey","non-dropping-particle":"","parse-names":false,"suffix":""},{"dropping-particle":"","family":"Guo","given":"Donna","non-dropping-particle":"","parse-names":false,"suffix":""},{"dropping-particle":"","family":"Votaw","given":"John R.","non-dropping-particle":"","parse-names":false,"suffix":""},{"dropping-particle":"","family":"Shim","given":"Hyunsuk","non-dropping-particle":"","parse-names":false,"suffix":""}],"container-title":"Pharmaceutical Research","id":"ITEM-1","issue":"4","issued":{"date-parts":[["2013"]]},"page":"1008-1016","title":"MicroRNA-302 replacement therapy sensitizes breast cancer cells to ionizing radiation","type":"article-journal","volume":"30"},"uris":["http://www.mendeley.com/documents/?uuid=6df51dfa-80f6-40ed-b337-152f37a66cb2"]}],"mendeley":{"formattedCitation":"[30]","plainTextFormattedCitation":"[30]","previouslyFormattedCitation":"[3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uR</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1706","ISSN":"19492553","PMID":"27588488","abstract":"HuR is an mRNA-binding protein whose overexpression in cancer cells has been associated with poor prognosis and resistance to therapy. While reports on HuR overexpression contributing to chemoresistance exist, limited information is available on HuR and radioresistance especially in triple-negative breast cancer (TNBC). In this study we investigated the role of HuR in radiation resistance in three TNBC (MDA-MB-231, MDA-MB-468 and Hs578t) cell lines. Endogenous HuR expression was higher in TNBC cells compared to normal cells. siRNA mediated knockdown of HuR (siHuR) markedly reduced HuR mRNA and protein levels compared to scrambled siRNA (siScr) treatment. Further, siHuR treatment sensitized TNBC cells to ionizing radiation at 2 Gy compared to siScr treatment as evidenced by the significant reduction in clonogenic cell survival from 59%, 49%, and 65% in siScr-treated cells to 40%, 33%, and 46% in siHuR-treated MDA-MB-231, MDA-MB-468 and Hs578t cells, respectively. Molecular studies showed increased ROS production and inhibition of thioredoxin reductase (TrxR) in HuR knockdown cells contributed to radiosensitization. Associated with increased ROS production was evidence of increased DNA damage, demonstrated by a significant increase (p &lt; 0.05) in γ-H2AX foci that persisted for up to 24 h in siHuR plus radiation treated cells compared to control cells. Further, comet assay revealed that HuR-silenced cells had larger and longer-lasting tails than control cells, indicating higher levels of DNA damage. In conclusion, our studies demonstrate that HuR knockdown in TNBC cells elicits oxidative stress and DNA damage resulting in radiosensitization.","author":[{"dropping-particle":"","family":"Mehta","given":"Meghna","non-dropping-particle":"","parse-names":false,"suffix":""},{"dropping-particle":"","family":"Basalingappa","given":"Kanthesh","non-dropping-particle":"","parse-names":false,"suffix":""},{"dropping-particle":"","family":"Griffith","given":"James N.","non-dropping-particle":"","parse-names":false,"suffix":""},{"dropping-particle":"","family":"Andrade","given":"Daniel","non-dropping-particle":"","parse-names":false,"suffix":""},{"dropping-particle":"","family":"Babu","given":"Anish","non-dropping-particle":"","parse-names":false,"suffix":""},{"dropping-particle":"","family":"Amreddy","given":"Narsireddy","non-dropping-particle":"","parse-names":false,"suffix":""},{"dropping-particle":"","family":"Muralidharan","given":"Ranganayaki","non-dropping-particle":"","parse-names":false,"suffix":""},{"dropping-particle":"","family":"Gorospe","given":"Myriam","non-dropping-particle":"","parse-names":false,"suffix":""},{"dropping-particle":"","family":"Herman","given":"Terence","non-dropping-particle":"","parse-names":false,"suffix":""},{"dropping-particle":"","family":"Ding","given":"Wei Qun","non-dropping-particle":"","parse-names":false,"suffix":""},{"dropping-particle":"","family":"Ramesh","given":"Rajagopal","non-dropping-particle":"","parse-names":false,"suffix":""},{"dropping-particle":"","family":"Munshi","given":"Anupama","non-dropping-particle":"","parse-names":false,"suffix":""}],"container-title":"Oncotarget","id":"ITEM-1","issue":"40","issued":{"date-parts":[["2016"]]},"page":"64820-64835","title":"HuR silencing elicits oxidative stress and DNA damage and sensitizes human triple-negative breast cancer cells to radiotherapy","type":"article-journal","volume":"7"},"uris":["http://www.mendeley.com/documents/?uuid=5014c884-4377-475e-b6cb-8a250868c4cc"]}],"mendeley":{"formattedCitation":"[31]","plainTextFormattedCitation":"[31]","previouslyFormattedCitation":"[3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OX-2</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1706","ISSN":"19492553","PMID":"27588488","abstract":"HuR is an mRNA-binding protein whose overexpression in cancer cells has been associated with poor prognosis and resistance to therapy. While reports on HuR overexpression contributing to chemoresistance exist, limited information is available on HuR and radioresistance especially in triple-negative breast cancer (TNBC). In this study we investigated the role of HuR in radiation resistance in three TNBC (MDA-MB-231, MDA-MB-468 and Hs578t) cell lines. Endogenous HuR expression was higher in TNBC cells compared to normal cells. siRNA mediated knockdown of HuR (siHuR) markedly reduced HuR mRNA and protein levels compared to scrambled siRNA (siScr) treatment. Further, siHuR treatment sensitized TNBC cells to ionizing radiation at 2 Gy compared to siScr treatment as evidenced by the significant reduction in clonogenic cell survival from 59%, 49%, and 65% in siScr-treated cells to 40%, 33%, and 46% in siHuR-treated MDA-MB-231, MDA-MB-468 and Hs578t cells, respectively. Molecular studies showed increased ROS production and inhibition of thioredoxin reductase (TrxR) in HuR knockdown cells contributed to radiosensitization. Associated with increased ROS production was evidence of increased DNA damage, demonstrated by a significant increase (p &lt; 0.05) in γ-H2AX foci that persisted for up to 24 h in siHuR plus radiation treated cells compared to control cells. Further, comet assay revealed that HuR-silenced cells had larger and longer-lasting tails than control cells, indicating higher levels of DNA damage. In conclusion, our studies demonstrate that HuR knockdown in TNBC cells elicits oxidative stress and DNA damage resulting in radiosensitization.","author":[{"dropping-particle":"","family":"Mehta","given":"Meghna","non-dropping-particle":"","parse-names":false,"suffix":""},{"dropping-particle":"","family":"Basalingappa","given":"Kanthesh","non-dropping-particle":"","parse-names":false,"suffix":""},{"dropping-particle":"","family":"Griffith","given":"James N.","non-dropping-particle":"","parse-names":false,"suffix":""},{"dropping-particle":"","family":"Andrade","given":"Daniel","non-dropping-particle":"","parse-names":false,"suffix":""},{"dropping-particle":"","family":"Babu","given":"Anish","non-dropping-particle":"","parse-names":false,"suffix":""},{"dropping-particle":"","family":"Amreddy","given":"Narsireddy","non-dropping-particle":"","parse-names":false,"suffix":""},{"dropping-particle":"","family":"Muralidharan","given":"Ranganayaki","non-dropping-particle":"","parse-names":false,"suffix":""},{"dropping-particle":"","family":"Gorospe","given":"Myriam","non-dropping-particle":"","parse-names":false,"suffix":""},{"dropping-particle":"","family":"Herman","given":"Terence","non-dropping-particle":"","parse-names":false,"suffix":""},{"dropping-particle":"","family":"Ding","given":"Wei Qun","non-dropping-particle":"","parse-names":false,"suffix":""},{"dropping-particle":"","family":"Ramesh","given":"Rajagopal","non-dropping-particle":"","parse-names":false,"suffix":""},{"dropping-particle":"","family":"Munshi","given":"Anupama","non-dropping-particle":"","parse-names":false,"suffix":""}],"container-title":"Oncotarget","id":"ITEM-1","issue":"40","issued":{"date-parts":[["2016"]]},"page":"64820-64835","title":"HuR silencing elicits oxidative stress and DNA damage and sensitizes human triple-negative breast cancer cells to radiotherapy","type":"article-journal","volume":"7"},"uris":["http://www.mendeley.com/documents/?uuid=5014c884-4377-475e-b6cb-8a250868c4cc"]}],"mendeley":{"formattedCitation":"[31]","plainTextFormattedCitation":"[31]","previouslyFormattedCitation":"[3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SIRT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1706","ISSN":"19492553","PMID":"27588488","abstract":"HuR is an mRNA-binding protein whose overexpression in cancer cells has been associated with poor prognosis and resistance to therapy. While reports on HuR overexpression contributing to chemoresistance exist, limited information is available on HuR and radioresistance especially in triple-negative breast cancer (TNBC). In this study we investigated the role of HuR in radiation resistance in three TNBC (MDA-MB-231, MDA-MB-468 and Hs578t) cell lines. Endogenous HuR expression was higher in TNBC cells compared to normal cells. siRNA mediated knockdown of HuR (siHuR) markedly reduced HuR mRNA and protein levels compared to scrambled siRNA (siScr) treatment. Further, siHuR treatment sensitized TNBC cells to ionizing radiation at 2 Gy compared to siScr treatment as evidenced by the significant reduction in clonogenic cell survival from 59%, 49%, and 65% in siScr-treated cells to 40%, 33%, and 46% in siHuR-treated MDA-MB-231, MDA-MB-468 and Hs578t cells, respectively. Molecular studies showed increased ROS production and inhibition of thioredoxin reductase (TrxR) in HuR knockdown cells contributed to radiosensitization. Associated with increased ROS production was evidence of increased DNA damage, demonstrated by a significant increase (p &lt; 0.05) in γ-H2AX foci that persisted for up to 24 h in siHuR plus radiation treated cells compared to control cells. Further, comet assay revealed that HuR-silenced cells had larger and longer-lasting tails than control cells, indicating higher levels of DNA damage. In conclusion, our studies demonstrate that HuR knockdown in TNBC cells elicits oxidative stress and DNA damage resulting in radiosensitization.","author":[{"dropping-particle":"","family":"Mehta","given":"Meghna","non-dropping-particle":"","parse-names":false,"suffix":""},{"dropping-particle":"","family":"Basalingappa","given":"Kanthesh","non-dropping-particle":"","parse-names":false,"suffix":""},{"dropping-particle":"","family":"Griffith","given":"James N.","non-dropping-particle":"","parse-names":false,"suffix":""},{"dropping-particle":"","family":"Andrade","given":"Daniel","non-dropping-particle":"","parse-names":false,"suffix":""},{"dropping-particle":"","family":"Babu","given":"Anish","non-dropping-particle":"","parse-names":false,"suffix":""},{"dropping-particle":"","family":"Amreddy","given":"Narsireddy","non-dropping-particle":"","parse-names":false,"suffix":""},{"dropping-particle":"","family":"Muralidharan","given":"Ranganayaki","non-dropping-particle":"","parse-names":false,"suffix":""},{"dropping-particle":"","family":"Gorospe","given":"Myriam","non-dropping-particle":"","parse-names":false,"suffix":""},{"dropping-particle":"","family":"Herman","given":"Terence","non-dropping-particle":"","parse-names":false,"suffix":""},{"dropping-particle":"","family":"Ding","given":"Wei Qun","non-dropping-particle":"","parse-names":false,"suffix":""},{"dropping-particle":"","family":"Ramesh","given":"Rajagopal","non-dropping-particle":"","parse-names":false,"suffix":""},{"dropping-particle":"","family":"Munshi","given":"Anupama","non-dropping-particle":"","parse-names":false,"suffix":""}],"container-title":"Oncotarget","id":"ITEM-1","issue":"40","issued":{"date-parts":[["2016"]]},"page":"64820-64835","title":"HuR silencing elicits oxidative stress and DNA damage and sensitizes human triple-negative breast cancer cells to radiotherapy","type":"article-journal","volume":"7"},"uris":["http://www.mendeley.com/documents/?uuid=5014c884-4377-475e-b6cb-8a250868c4cc"]}],"mendeley":{"formattedCitation":"[31]","plainTextFormattedCitation":"[31]","previouslyFormattedCitation":"[3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27</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11706","ISSN":"19492553","PMID":"27588488","abstract":"HuR is an mRNA-binding protein whose overexpression in cancer cells has been associated with poor prognosis and resistance to therapy. While reports on HuR overexpression contributing to chemoresistance exist, limited information is available on HuR and radioresistance especially in triple-negative breast cancer (TNBC). In this study we investigated the role of HuR in radiation resistance in three TNBC (MDA-MB-231, MDA-MB-468 and Hs578t) cell lines. Endogenous HuR expression was higher in TNBC cells compared to normal cells. siRNA mediated knockdown of HuR (siHuR) markedly reduced HuR mRNA and protein levels compared to scrambled siRNA (siScr) treatment. Further, siHuR treatment sensitized TNBC cells to ionizing radiation at 2 Gy compared to siScr treatment as evidenced by the significant reduction in clonogenic cell survival from 59%, 49%, and 65% in siScr-treated cells to 40%, 33%, and 46% in siHuR-treated MDA-MB-231, MDA-MB-468 and Hs578t cells, respectively. Molecular studies showed increased ROS production and inhibition of thioredoxin reductase (TrxR) in HuR knockdown cells contributed to radiosensitization. Associated with increased ROS production was evidence of increased DNA damage, demonstrated by a significant increase (p &lt; 0.05) in γ-H2AX foci that persisted for up to 24 h in siHuR plus radiation treated cells compared to control cells. Further, comet assay revealed that HuR-silenced cells had larger and longer-lasting tails than control cells, indicating higher levels of DNA damage. In conclusion, our studies demonstrate that HuR knockdown in TNBC cells elicits oxidative stress and DNA damage resulting in radiosensitization.","author":[{"dropping-particle":"","family":"Mehta","given":"Meghna","non-dropping-particle":"","parse-names":false,"suffix":""},{"dropping-particle":"","family":"Basalingappa","given":"Kanthesh","non-dropping-particle":"","parse-names":false,"suffix":""},{"dropping-particle":"","family":"Griffith","given":"James N.","non-dropping-particle":"","parse-names":false,"suffix":""},{"dropping-particle":"","family":"Andrade","given":"Daniel","non-dropping-particle":"","parse-names":false,"suffix":""},{"dropping-particle":"","family":"Babu","given":"Anish","non-dropping-particle":"","parse-names":false,"suffix":""},{"dropping-particle":"","family":"Amreddy","given":"Narsireddy","non-dropping-particle":"","parse-names":false,"suffix":""},{"dropping-particle":"","family":"Muralidharan","given":"Ranganayaki","non-dropping-particle":"","parse-names":false,"suffix":""},{"dropping-particle":"","family":"Gorospe","given":"Myriam","non-dropping-particle":"","parse-names":false,"suffix":""},{"dropping-particle":"","family":"Herman","given":"Terence","non-dropping-particle":"","parse-names":false,"suffix":""},{"dropping-particle":"","family":"Ding","given":"Wei Qun","non-dropping-particle":"","parse-names":false,"suffix":""},{"dropping-particle":"","family":"Ramesh","given":"Rajagopal","non-dropping-particle":"","parse-names":false,"suffix":""},{"dropping-particle":"","family":"Munshi","given":"Anupama","non-dropping-particle":"","parse-names":false,"suffix":""}],"container-title":"Oncotarget","id":"ITEM-1","issue":"40","issued":{"date-parts":[["2016"]]},"page":"64820-64835","title":"HuR silencing elicits oxidative stress and DNA damage and sensitizes human triple-negative breast cancer cells to radiotherapy","type":"article-journal","volume":"7"},"uris":["http://www.mendeley.com/documents/?uuid=5014c884-4377-475e-b6cb-8a250868c4cc"]}],"mendeley":{"formattedCitation":"[31]","plainTextFormattedCitation":"[31]","previouslyFormattedCitation":"[31]"},"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1]</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GTSE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C20</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C25C</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 KIF2C</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LL</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XCR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ZDHHC15</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ASP8</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 xml:space="preserve">GADD45B </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OTCH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P53INP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DKN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1H4C</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ST1H4D</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DC80</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NEK2</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ISSN":"17917530","PMID":"26026082","abstract":"Background/Aim: Intraoperative electron radiation therapy (IOERT) is a therapeutic approach that delivers a single high dose of ionizing radiation (IR) directly to the tumor bed during cancer surgery. The main goal of IOERT is to counteract tumor growth by acting on residual cancer cells as well as to preserve healthy surrounding tissue from the side-effects of radiation therapy. The radiobiology of the healthy tissue response to IR is a topic of interest which may contribute to avoiding impairment of normal tissue and organ function and to reducing the risks of secondary cancer. The purpose of the study was to highlight cell and gene expression responses following IOERT treatment in the human nontumorigenic MCF10A cell line in order to find new potential biomarkers of radiosensitivity/radioresistance. Material and Methods: Gene-expression profiling of MCF10A cells treated with 9 and 23 Gy doses (IOERT boost and exclusive treatment, respectively), was performed by whole-genome cDNA microarrays. Real-time quantitative reverse transcription (qRT-PCR), immunofluorescence and immunoblot experiments were carried out to validate candidate IOERT biomarkers. Clonogenic tests and morphological evaluations to examine cellular effects induced by radiation were also conducted. Results: The study revealed a dose-dependent gene-expression profile and specific key genes that may be proposed as novel markers of radiosensitivity. Our results show consistent differences in non-tumorigenic cell tolerance and in the molecular response of MCF10A cells to different IOERTs. In particular, after 9 Gy of exposure, the selection of a radioresistant cell fraction was observed. Conclusion: The possibility of clarifying the molecular strategies adopted by cells in choosing between death or survival after IR-induced damage opens-up new avenues for the selection of a proper personalized therapy schedule.","author":[{"dropping-particle":"","family":"Minafra","given":"Luigi","non-dropping-particle":"","parse-names":false,"suffix":""},{"dropping-particle":"","family":"Bravatà","given":"Valentina","non-dropping-particle":"","parse-names":false,"suffix":""},{"dropping-particle":"","family":"Russo","given":"Giorgio","non-dropping-particle":"","parse-names":false,"suffix":""},{"dropping-particle":"","family":"Forte","given":"Giusi Irma","non-dropping-particle":"","parse-names":false,"suffix":""},{"dropping-particle":"","family":"Cammarata","given":"Francesco Paolo","non-dropping-particle":"","parse-names":false,"suffix":""},{"dropping-particle":"","family":"Ripamonti","given":"Marilena","non-dropping-particle":"","parse-names":false,"suffix":""},{"dropping-particle":"","family":"Candiano","given":"Giuliana","non-dropping-particle":"","parse-names":false,"suffix":""},{"dropping-particle":"","family":"Cervello","given":"Melchiorre","non-dropping-particle":"","parse-names":false,"suffix":""},{"dropping-particle":"","family":"Giallongo","given":"Agata","non-dropping-particle":"","parse-names":false,"suffix":""},{"dropping-particle":"","family":"Perconti","given":"Giovanni","non-dropping-particle":"","parse-names":false,"suffix":""},{"dropping-particle":"","family":"Messa","given":"Cristina","non-dropping-particle":"","parse-names":false,"suffix":""},{"dropping-particle":"","family":"Gilardi","given":"Maria Carla","non-dropping-particle":"","parse-names":false,"suffix":""}],"container-title":"Anticancer Research","id":"ITEM-1","issue":"6","issued":{"date-parts":[["2015"]]},"page":"3223-3234","title":"Gene expression profiling of MCF10A breast epithelial cells exposed to IOERT","type":"article-journal","volume":"35"},"uris":["http://www.mendeley.com/documents/?uuid=be7e9f2c-9be9-4fbf-916d-c621ba984b34"]}],"mendeley":{"formattedCitation":"[32]","plainTextFormattedCitation":"[32]","previouslyFormattedCitation":"[3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PERK</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3.06.037","ISSN":"01678140","PMID":"23891100","abstract":"Background and purpose: Lysosome-associated membrane protein 3 (LAMP3) is induced by the PKR-like ER kinase (PERK)/activating transcription factor 4 (ATF4)-arm of the unfolded protein response (UPR) during hypoxia. LAMP3 has prognostic value in breast cancer patients treated with radiotherapy. Here, we specifically investigated the role of the PERK/ATF4/LAMP3-arm in the radiation response of breast cancer cells. Material and methods: Radiosensitivity of breast cancer cells was examined after siRNA-mediated knockdown of PERK, ATF4 and LAMP3. Activation of DNA damage repair proteins was evaluated by Western blotting and immunocytochemistry. Results: Knockdown of the PERK/ATF4/LAMP3-arm and chemical inhibition of PERK could radiosensitise MDA-MB-231 cells significantly. Western blot analysis of several DNA damage repair proteins showed that LAMP3 knockdowns had an attenuated DNA damage response after radiation compared to controls. γ-H2AX foci analysis revealed that LAMP3 knockdowns had a reduced number of positive cells after irradiation, indicating that their DNA damage repair signalling response is decreased. In addition, the effect of autophagy inhibition was examined and revealed a radiosensitising effect and the presence of residual γ-H2AX foci. Conclusions: The PERK/ATF4/LAMP3-arm causes radioresistance of breast cancer cells by increasing DNA damage repair signalling. Inhibition of PERK and/or autophagy may sensitise tumours to radiotherapy. © 2013 Elsevier Ireland Ltd. All rights reserved.","author":[{"dropping-particle":"","family":"Nagelkerke","given":"Anika","non-dropping-particle":"","parse-names":false,"suffix":""},{"dropping-particle":"","family":"Bussink","given":"Johan","non-dropping-particle":"","parse-names":false,"suffix":""},{"dropping-particle":"","family":"Kogel","given":"Albert J.","non-dropping-particle":"Van Der","parse-names":false,"suffix":""},{"dropping-particle":"","family":"Sweep","given":"Fred C.G.J.","non-dropping-particle":"","parse-names":false,"suffix":""},{"dropping-particle":"","family":"Span","given":"Paul N.","non-dropping-particle":"","parse-names":false,"suffix":""}],"container-title":"Radiotherapy and Oncology","id":"ITEM-1","issue":"3","issued":{"date-parts":[["2013"]]},"page":"415-421","title":"The PERK/ATF4/LAMP3-arm of the unfolded protein response affects radioresistance by interfering with the DNA damage response","type":"article-journal","volume":"108"},"uris":["http://www.mendeley.com/documents/?uuid=ef0d90c9-1732-4a0d-bf8c-5e21b5392c07"]}],"mendeley":{"formattedCitation":"[33]","plainTextFormattedCitation":"[33]","previouslyFormattedCitation":"[3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F4</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3.06.037","ISSN":"01678140","PMID":"23891100","abstract":"Background and purpose: Lysosome-associated membrane protein 3 (LAMP3) is induced by the PKR-like ER kinase (PERK)/activating transcription factor 4 (ATF4)-arm of the unfolded protein response (UPR) during hypoxia. LAMP3 has prognostic value in breast cancer patients treated with radiotherapy. Here, we specifically investigated the role of the PERK/ATF4/LAMP3-arm in the radiation response of breast cancer cells. Material and methods: Radiosensitivity of breast cancer cells was examined after siRNA-mediated knockdown of PERK, ATF4 and LAMP3. Activation of DNA damage repair proteins was evaluated by Western blotting and immunocytochemistry. Results: Knockdown of the PERK/ATF4/LAMP3-arm and chemical inhibition of PERK could radiosensitise MDA-MB-231 cells significantly. Western blot analysis of several DNA damage repair proteins showed that LAMP3 knockdowns had an attenuated DNA damage response after radiation compared to controls. γ-H2AX foci analysis revealed that LAMP3 knockdowns had a reduced number of positive cells after irradiation, indicating that their DNA damage repair signalling response is decreased. In addition, the effect of autophagy inhibition was examined and revealed a radiosensitising effect and the presence of residual γ-H2AX foci. Conclusions: The PERK/ATF4/LAMP3-arm causes radioresistance of breast cancer cells by increasing DNA damage repair signalling. Inhibition of PERK and/or autophagy may sensitise tumours to radiotherapy. © 2013 Elsevier Ireland Ltd. All rights reserved.","author":[{"dropping-particle":"","family":"Nagelkerke","given":"Anika","non-dropping-particle":"","parse-names":false,"suffix":""},{"dropping-particle":"","family":"Bussink","given":"Johan","non-dropping-particle":"","parse-names":false,"suffix":""},{"dropping-particle":"","family":"Kogel","given":"Albert J.","non-dropping-particle":"Van Der","parse-names":false,"suffix":""},{"dropping-particle":"","family":"Sweep","given":"Fred C.G.J.","non-dropping-particle":"","parse-names":false,"suffix":""},{"dropping-particle":"","family":"Span","given":"Paul N.","non-dropping-particle":"","parse-names":false,"suffix":""}],"container-title":"Radiotherapy and Oncology","id":"ITEM-1","issue":"3","issued":{"date-parts":[["2013"]]},"page":"415-421","title":"The PERK/ATF4/LAMP3-arm of the unfolded protein response affects radioresistance by interfering with the DNA damage response","type":"article-journal","volume":"108"},"uris":["http://www.mendeley.com/documents/?uuid=ef0d90c9-1732-4a0d-bf8c-5e21b5392c07"]}],"mendeley":{"formattedCitation":"[33]","plainTextFormattedCitation":"[33]","previouslyFormattedCitation":"[3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AMP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radonc.2013.06.037","ISSN":"01678140","PMID":"23891100","abstract":"Background and purpose: Lysosome-associated membrane protein 3 (LAMP3) is induced by the PKR-like ER kinase (PERK)/activating transcription factor 4 (ATF4)-arm of the unfolded protein response (UPR) during hypoxia. LAMP3 has prognostic value in breast cancer patients treated with radiotherapy. Here, we specifically investigated the role of the PERK/ATF4/LAMP3-arm in the radiation response of breast cancer cells. Material and methods: Radiosensitivity of breast cancer cells was examined after siRNA-mediated knockdown of PERK, ATF4 and LAMP3. Activation of DNA damage repair proteins was evaluated by Western blotting and immunocytochemistry. Results: Knockdown of the PERK/ATF4/LAMP3-arm and chemical inhibition of PERK could radiosensitise MDA-MB-231 cells significantly. Western blot analysis of several DNA damage repair proteins showed that LAMP3 knockdowns had an attenuated DNA damage response after radiation compared to controls. γ-H2AX foci analysis revealed that LAMP3 knockdowns had a reduced number of positive cells after irradiation, indicating that their DNA damage repair signalling response is decreased. In addition, the effect of autophagy inhibition was examined and revealed a radiosensitising effect and the presence of residual γ-H2AX foci. Conclusions: The PERK/ATF4/LAMP3-arm causes radioresistance of breast cancer cells by increasing DNA damage repair signalling. Inhibition of PERK and/or autophagy may sensitise tumours to radiotherapy. © 2013 Elsevier Ireland Ltd. All rights reserved.","author":[{"dropping-particle":"","family":"Nagelkerke","given":"Anika","non-dropping-particle":"","parse-names":false,"suffix":""},{"dropping-particle":"","family":"Bussink","given":"Johan","non-dropping-particle":"","parse-names":false,"suffix":""},{"dropping-particle":"","family":"Kogel","given":"Albert J.","non-dropping-particle":"Van Der","parse-names":false,"suffix":""},{"dropping-particle":"","family":"Sweep","given":"Fred C.G.J.","non-dropping-particle":"","parse-names":false,"suffix":""},{"dropping-particle":"","family":"Span","given":"Paul N.","non-dropping-particle":"","parse-names":false,"suffix":""}],"container-title":"Radiotherapy and Oncology","id":"ITEM-1","issue":"3","issued":{"date-parts":[["2013"]]},"page":"415-421","title":"The PERK/ATF4/LAMP3-arm of the unfolded protein response affects radioresistance by interfering with the DNA damage response","type":"article-journal","volume":"108"},"uris":["http://www.mendeley.com/documents/?uuid=ef0d90c9-1732-4a0d-bf8c-5e21b5392c07"]}],"mendeley":{"formattedCitation":"[33]","plainTextFormattedCitation":"[33]","previouslyFormattedCitation":"[3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aspase 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80/09553002.2017.1294272","ISSN":"13623095","PMID":"28291374","abstract":"Purpose: Two-deoxy-D-glucose (2DG) causes cytotoxicity in the cancer cells by disrupting the thiol metabolism, and MLN4924 inactivates the SCF E3 ligase and so causes the accumulation of its substrates which trigger apoptosis and hence might enhance the efficiency of radiotherapy and overcame on the radioresistance of the cancer cells. Materials and methods: SKBR3 and MCF-7 breast cancer cells were treated with 500 μM 2DG and/or MLN4924 (30, 100, 200 and 300 nM), and in combination in the presence and absence of 1, 1.5 and 2 Gy gamma irradiation. The effects of the treatments–2DG, MLN4924, irradiation alone and combined–on MCF-7 and SKBR3 cell lines were evaluated by MTT assay, TUNEL assay, cell death detection, Q-PCR for caspase-3 and Bcl-2 expression analysis, and finally clonogenic survival assay. Results: The treatments enhanced the further radio cytotoxicity via inducing the apoptosis cell signaling gene, caspase-3. The 2DG and MLN4924 treatments could act as a radiosensitizer, especially on the SKBR3 cells, and further sensitized the cells with a sensitivity enhancement ratio (SER) of 1.41 and 1.27 in SKBR3 and MCF-7 cells, respectively. Conclusion: The combined chemo-radiotherapy might improve the breast cancer treatment outcome.","author":[{"dropping-particle":"","family":"Oladghaffari","given":"Maryam","non-dropping-particle":"","parse-names":false,"suffix":""},{"dropping-particle":"","family":"Shabestani Monfared","given":"Ali","non-dropping-particle":"","parse-names":false,"suffix":""},{"dropping-particle":"","family":"Farajollahi","given":"Alireza","non-dropping-particle":"","parse-names":false,"suffix":""},{"dropping-particle":"","family":"Baradaran","given":"Behzad","non-dropping-particle":"","parse-names":false,"suffix":""},{"dropping-particle":"","family":"Mohammadi","given":"Mohsen","non-dropping-particle":"","parse-names":false,"suffix":""},{"dropping-particle":"","family":"Shanehbandi","given":"Dariush","non-dropping-particle":"","parse-names":false,"suffix":""},{"dropping-particle":"","family":"Asghari Jafar Abadi","given":"Mohammad","non-dropping-particle":"","parse-names":false,"suffix":""},{"dropping-particle":"","family":"Pirayesh Islamian","given":"Jalil","non-dropping-particle":"","parse-names":false,"suffix":""}],"container-title":"International Journal of Radiation Biology","id":"ITEM-1","issue":"6","issued":{"date-parts":[["2017"]]},"page":"590-599","title":"MLN4924 and 2DG combined treatment enhances the efficiency of radiotherapy in breast cancer cells","type":"article-journal","volume":"93"},"uris":["http://www.mendeley.com/documents/?uuid=ae561b48-5efb-42ce-8ddf-4d3218d708bc"]}],"mendeley":{"formattedCitation":"[34]","plainTextFormattedCitation":"[34]","previouslyFormattedCitation":"[3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CTB</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80/09553002.2017.1294272","ISSN":"13623095","PMID":"28291374","abstract":"Purpose: Two-deoxy-D-glucose (2DG) causes cytotoxicity in the cancer cells by disrupting the thiol metabolism, and MLN4924 inactivates the SCF E3 ligase and so causes the accumulation of its substrates which trigger apoptosis and hence might enhance the efficiency of radiotherapy and overcame on the radioresistance of the cancer cells. Materials and methods: SKBR3 and MCF-7 breast cancer cells were treated with 500 μM 2DG and/or MLN4924 (30, 100, 200 and 300 nM), and in combination in the presence and absence of 1, 1.5 and 2 Gy gamma irradiation. The effects of the treatments–2DG, MLN4924, irradiation alone and combined–on MCF-7 and SKBR3 cell lines were evaluated by MTT assay, TUNEL assay, cell death detection, Q-PCR for caspase-3 and Bcl-2 expression analysis, and finally clonogenic survival assay. Results: The treatments enhanced the further radio cytotoxicity via inducing the apoptosis cell signaling gene, caspase-3. The 2DG and MLN4924 treatments could act as a radiosensitizer, especially on the SKBR3 cells, and further sensitized the cells with a sensitivity enhancement ratio (SER) of 1.41 and 1.27 in SKBR3 and MCF-7 cells, respectively. Conclusion: The combined chemo-radiotherapy might improve the breast cancer treatment outcome.","author":[{"dropping-particle":"","family":"Oladghaffari","given":"Maryam","non-dropping-particle":"","parse-names":false,"suffix":""},{"dropping-particle":"","family":"Shabestani Monfared","given":"Ali","non-dropping-particle":"","parse-names":false,"suffix":""},{"dropping-particle":"","family":"Farajollahi","given":"Alireza","non-dropping-particle":"","parse-names":false,"suffix":""},{"dropping-particle":"","family":"Baradaran","given":"Behzad","non-dropping-particle":"","parse-names":false,"suffix":""},{"dropping-particle":"","family":"Mohammadi","given":"Mohsen","non-dropping-particle":"","parse-names":false,"suffix":""},{"dropping-particle":"","family":"Shanehbandi","given":"Dariush","non-dropping-particle":"","parse-names":false,"suffix":""},{"dropping-particle":"","family":"Asghari Jafar Abadi","given":"Mohammad","non-dropping-particle":"","parse-names":false,"suffix":""},{"dropping-particle":"","family":"Pirayesh Islamian","given":"Jalil","non-dropping-particle":"","parse-names":false,"suffix":""}],"container-title":"International Journal of Radiation Biology","id":"ITEM-1","issue":"6","issued":{"date-parts":[["2017"]]},"page":"590-599","title":"MLN4924 and 2DG combined treatment enhances the efficiency of radiotherapy in breast cancer cells","type":"article-journal","volume":"93"},"uris":["http://www.mendeley.com/documents/?uuid=ae561b48-5efb-42ce-8ddf-4d3218d708bc"]}],"mendeley":{"formattedCitation":"[34]","plainTextFormattedCitation":"[34]","previouslyFormattedCitation":"[34]"},"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4]</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R</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BCL2L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CC4</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CC6</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CC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MRE11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18</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IGAR</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P5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IAP</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P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BCG2</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XRCC5</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KT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016/j.canlet.2016.07.018","ISSN":"18727980","PMID":"27450721","abstract":"Breast cancer cells are suggested to be organized in a hierarchical manner with a subpopulation of stem cells, termed as breast cancer stem cells (BCSCs), which contribute significantly to tumorigenesis, cancer recurrence and metastasis. BCSCs have been demonstrated to exhibit significant resistance to conventional chemo- and radiotherapy. Recent evidence suggests that treatment of breast cancers with radiation or chemotherapy agents induces stem cell-like properties in non-stem cells. Herein, we provide an overview of the key determinants of resistance to chemotherapy and radiation in BCSCs. To this end and by the use of bioinformatics, the molecular pathways, the defining markers, as well as the microenvironmental and genetic factors, which are implicated in the maintenance of stemness, chemo- and radioresistance in BCSCs, are identified and presented. Our findings could provide the foundation for the design of targeted chemo- or radiotherapeutic regimens in order to eliminate or sensitize BCSCs to cytotoxic therapies and prevent tumor relapse and metastasis.","author":[{"dropping-particle":"","family":"Pavlopoulou","given":"Athanasia","non-dropping-particle":"","parse-names":false,"suffix":""},{"dropping-particle":"","family":"Oktay","given":"Yavuz","non-dropping-particle":"","parse-names":false,"suffix":""},{"dropping-particle":"","family":"Vougas","given":"Konstantinos","non-dropping-particle":"","parse-names":false,"suffix":""},{"dropping-particle":"","family":"Louka","given":"Maria","non-dropping-particle":"","parse-names":false,"suffix":""},{"dropping-particle":"","family":"Vorgias","given":"Constantinos E.","non-dropping-particle":"","parse-names":false,"suffix":""},{"dropping-particle":"","family":"Georgakilas","given":"Alexandros G.","non-dropping-particle":"","parse-names":false,"suffix":""}],"container-title":"Cancer Letters","id":"ITEM-1","issue":"2","issued":{"date-parts":[["2016"]]},"page":"485-493","title":"Determinants of resistance to chemotherapy and ionizing radiation in breast cancer stem cells","type":"article-journal","volume":"380"},"uris":["http://www.mendeley.com/documents/?uuid=002c84ef-2b3c-4de8-a2e7-f8cf2f626b0a"]}],"mendeley":{"formattedCitation":"[2]","plainTextFormattedCitation":"[2]","previouslyFormattedCitation":"[2]"},"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2]</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OSMR</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AD54L</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CL19</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IRF8</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FGR</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NFRSF1B</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IRF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URK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F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HIF2A</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WRAP5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ERBB2</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86/s13058-018-0978-y","ISSN":"1465542X","PMID":"29973242","abstract":"Background: Adjuvant radiotherapy is the standard of care after breast-conserving surgery for primary breast cancer, despite a majority of patients being over- or under-treated. In contrast to adjuvant endocrine therapy and chemotherapy, no diagnostic tests are in clinical use that can stratify patients for adjuvant radiotherapy. This study presents the development and validation of a targeted gene expression assay to predict the risk of ipsilateral breast tumor recurrence and response to adjuvant radiotherapy after breast-conserving surgery in primary breast cancer. Methods: Fresh-frozen primary tumors from 336 patients radically (clear margins) operated on with breast-conserving surgery with or without radiotherapy were collected. Patients were split into a discovery cohort (N = 172) and a validation cohort (N = 164). Genes predicting ipsilateral breast tumor recurrence in an Illumina HT12 v4 whole transcriptome analysis were combined with genes identified in the literature (248 genes in total) to develop a targeted radiosensitivity assay on the Nanostring nCounter platform. Single-sample predictors for ipsilateral breast tumor recurrence based on a k-top scoring pairs algorithm were trained, stratified for estrogen receptor (ER) status and radiotherapy. Two previously published profiles, the radiosensitivity signature of Speers et al., and the 10-gene signature of Eschrich et al., were also included in the targeted panel. Results: Derived single-sample predictors were prognostic for ipsilateral breast tumor recurrence in radiotherapy-treated ER+ patients (AUC 0.67, p = 0.01), ER+ patients without radiotherapy (AUC = 0.89, p = 0.02), and radiotherapy-treated ER- patients (AUC = 0.78, p &lt; 0.001). Among ER+ patients, radiotherapy had an excellent effect on tumors classified as radiosensitive (p &lt; 0.001), while radiotherapy had no effect on tumors classified as radioresistant (p = 0.36) and there was a high risk of ipsilateral breast tumor recurrence (55% at 10 years). Our single-sample predictors developed in ER+ tumors and the radiosensitivity signature correlated with proliferation, while single-sample predictors developed in ER- tumors correlated with immune response. The 10-gene signature negatively correlated with both proliferation and immune response. Conclusions: Our targeted single-sample predictors were prognostic for ipsilateral breast tumor recurrence and have the potential to stratify patients for adjuvant radiotherapy. The correlation of m…","author":[{"dropping-particle":"","family":"Sjöström","given":"Martin","non-dropping-particle":"","parse-names":false,"suffix":""},{"dropping-particle":"","family":"Staaf","given":"Johan","non-dropping-particle":"","parse-names":false,"suffix":""},{"dropping-particle":"","family":"Edén","given":"Patrik","non-dropping-particle":"","parse-names":false,"suffix":""},{"dropping-particle":"","family":"Wärnberg","given":"Fredrik","non-dropping-particle":"","parse-names":false,"suffix":""},{"dropping-particle":"","family":"Bergh","given":"Jonas","non-dropping-particle":"","parse-names":false,"suffix":""},{"dropping-particle":"","family":"Malmström","given":"Per","non-dropping-particle":"","parse-names":false,"suffix":""},{"dropping-particle":"","family":"Fernö","given":"Mårten","non-dropping-particle":"","parse-names":false,"suffix":""},{"dropping-particle":"","family":"Niméus","given":"Emma","non-dropping-particle":"","parse-names":false,"suffix":""},{"dropping-particle":"","family":"Fredriksson","given":"Irma","non-dropping-particle":"","parse-names":false,"suffix":""}],"container-title":"Breast Cancer Research","id":"ITEM-1","issue":"1","issued":{"date-parts":[["2018"]]},"title":"Identification and validation of single-sample breast cancer radiosensitivity gene expression predictors","type":"article-journal","volume":"20"},"uris":["http://www.mendeley.com/documents/?uuid=59031e0e-1435-4b4c-a77e-96ecc4e4beed"]}],"mendeley":{"formattedCitation":"[3]","plainTextFormattedCitation":"[3]","previouslyFormattedCitation":"[3]"},"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TACC1</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mendeley":{"formattedCitation":"[10]","plainTextFormattedCitation":"[10]","previouslyFormattedCitation":"[1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RND3</w:t>
            </w:r>
          </w:p>
        </w:tc>
        <w:tc>
          <w:tcPr>
            <w:tcW w:w="1386" w:type="pct"/>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mendeley":{"formattedCitation":"[10]","plainTextFormattedCitation":"[10]","previouslyFormattedCitation":"[1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DTL</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58/1078-0432.CCR-14-2898","ISSN":"15573265","PMID":"25904749","abstract":"Purpose: An unmet clinical need in breast cancer management is the accurate identification of patients who will benefit from adjuvant radiotherapy. We hypothesized that integration of postradiation clonogenic survival data with gene expression data across breast cancer cell (BCC) lines would generate a radiation sensitivity signature (RSS) and identify patients with tumors refractive to conventional therapy. Experimental Design: Using clonogenic survival assays, we identified the surviving fraction (SF-2Gy) after radiation across a range of BCC lines. Intrinsic radiosensitivity was correlated to gene expression using Spearman correlation. Functional analysis was performed in vitro, and enriched biologic concepts were identified. The RSS was generated using a Random Forest model and was refined, cross-validated, and independently validated in additional breast cancer datasets. Results: Clonogenic survival identifies a range of radiosensitivity in human BCC lines (SF-2Gy 77%-17%) with no significant correlation to the intrinsic breast cancer subtypes. One hundred forty-seven genes were correlated with radiosensitivity. Functional analysis of RSS genes identifies previously unreported radioresistance-associated genes. RSS was trained, cross-validated, and further refined to 51 genes that were enriched for concepts involving cell-cycle arrest and DNA damage response. RSS was validated in an independent dataset and was the most significant factor in predicting local recurrence on multivariate analysis, outperfoming all clinically used clinicopathologic features. Conclusions: We derive a human breast cancer-specific RSS with biologic relevance and validate this signature for prediction of locoregional recurrence. By identifying patients with tumors refractory to standard radiation this signature has the potential to allow for personalization of radiotherapy.","author":[{"dropping-particle":"","family":"Speers","given":"Corey","non-dropping-particle":"","parse-names":false,"suffix":""},{"dropping-particle":"","family":"Zhao","given":"Shuang","non-dropping-particle":"","parse-names":false,"suffix":""},{"dropping-particle":"","family":"Liu","given":"Meilan","non-dropping-particle":"","parse-names":false,"suffix":""},{"dropping-particle":"","family":"Bartelink","given":"Harry","non-dropping-particle":"","parse-names":false,"suffix":""},{"dropping-particle":"","family":"Pierce","given":"Lori J.","non-dropping-particle":"","parse-names":false,"suffix":""},{"dropping-particle":"","family":"Feng","given":"Felix Y.","non-dropping-particle":"","parse-names":false,"suffix":""}],"container-title":"Clinical Cancer Research","id":"ITEM-1","issue":"16","issued":{"date-parts":[["2015"]]},"page":"3667-3677","title":"Development and validation of a novel radiosensitivity signature in human breast cancer","type":"article-journal","volume":"21"},"uris":["http://www.mendeley.com/documents/?uuid=989a20f8-c284-467b-a1ab-7e14fa290f70"]}],"mendeley":{"formattedCitation":"[10]","plainTextFormattedCitation":"[10]","previouslyFormattedCitation":"[10]"},"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10]</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Wnt3a</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9704","ISSN":"19492553","PMID":"27363012","abstract":"Triple-negative breast cancer (TNBC) is one of the most difficult breast cancers to treat because there is no targeted treatment, and conventional cytotoxic chemotherapy followed by adjuvant radiation therapy is the standard of care for patients with TNBC. We herein reported that ionizing radiation (IR) induced Wnt3a, LRP6 and β-catenin expression and consequently activated Wnt/β-catenin signaling in TNBC MDA-MB-231, MDA-MB-468 and Hs578T cells. Moreover, depletion of β-catenin by shRNA sensitized TNBC cells to IR, whereas treatment of Wnt3a protein or overexpression of β-catenin resulted in radioresistance of TNBC cells. Niclosamide, a potent inhibitor of Wnt/β- catenin signaling, not only inhibited constitutive Wnt/β-catenin signaling, but also blocked IR-induced Wnt/β-catenin signaling in TNBC cells. In addition, niclosamide sensitized TNBC cells to IR, prevented Wnt3a-induced radioresistance, and overcame β-catenin-induced radioresistance in TNBC cells. Importantly, animals treated with the combination of niclosamide and g-ray local tumor irradiation had significant inhibition of MDA-MB-231 tumor growth compared with treated with local tumor irradiation alone. These findings indicate that Wnt/β-catenin signaling pathway plays an important role in the development of radioresistance of TNBC cells, and that niclosamide had significant radiosensitizing effects by inhibiting Wnt/β-catenin signaling in TNBC cells. Our study also provides rationale for further preclinical and clinical evaluation of niclosamide in TNBC management.","author":[{"dropping-particle":"","family":"Yin","given":"Lina","non-dropping-particle":"","parse-names":false,"suffix":""},{"dropping-particle":"","family":"Gao","given":"Yun","non-dropping-particle":"","parse-names":false,"suffix":""},{"dropping-particle":"","family":"Zhang","given":"Xuxia","non-dropping-particle":"","parse-names":false,"suffix":""},{"dropping-particle":"","family":"Wang","given":"Jing","non-dropping-particle":"","parse-names":false,"suffix":""},{"dropping-particle":"","family":"Ding","given":"Defang","non-dropping-particle":"","parse-names":false,"suffix":""},{"dropping-particle":"","family":"Zhang","given":"Yaping","non-dropping-particle":"","parse-names":false,"suffix":""},{"dropping-particle":"","family":"Zhang","given":"Junxiang","non-dropping-particle":"","parse-names":false,"suffix":""},{"dropping-particle":"","family":"Chen","given":"Honghong","non-dropping-particle":"","parse-names":false,"suffix":""}],"container-title":"Oncotarget","id":"ITEM-1","issue":"27","issued":{"date-parts":[["2016"]]},"page":"42126-42138","title":"Niclosamide sensitizes triple-negative breast cancer cells to ionizing radiation in association with the inhibition of Wnt/β-catenin signaling","type":"article-journal","volume":"7"},"uris":["http://www.mendeley.com/documents/?uuid=fa55c4aa-1bb0-4e3f-a4c8-9bb561dc6cd4"]}],"mendeley":{"formattedCitation":"[35]","plainTextFormattedCitation":"[35]","previouslyFormattedCitation":"[3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LRP6</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9704","ISSN":"19492553","PMID":"27363012","abstract":"Triple-negative breast cancer (TNBC) is one of the most difficult breast cancers to treat because there is no targeted treatment, and conventional cytotoxic chemotherapy followed by adjuvant radiation therapy is the standard of care for patients with TNBC. We herein reported that ionizing radiation (IR) induced Wnt3a, LRP6 and β-catenin expression and consequently activated Wnt/β-catenin signaling in TNBC MDA-MB-231, MDA-MB-468 and Hs578T cells. Moreover, depletion of β-catenin by shRNA sensitized TNBC cells to IR, whereas treatment of Wnt3a protein or overexpression of β-catenin resulted in radioresistance of TNBC cells. Niclosamide, a potent inhibitor of Wnt/β- catenin signaling, not only inhibited constitutive Wnt/β-catenin signaling, but also blocked IR-induced Wnt/β-catenin signaling in TNBC cells. In addition, niclosamide sensitized TNBC cells to IR, prevented Wnt3a-induced radioresistance, and overcame β-catenin-induced radioresistance in TNBC cells. Importantly, animals treated with the combination of niclosamide and g-ray local tumor irradiation had significant inhibition of MDA-MB-231 tumor growth compared with treated with local tumor irradiation alone. These findings indicate that Wnt/β-catenin signaling pathway plays an important role in the development of radioresistance of TNBC cells, and that niclosamide had significant radiosensitizing effects by inhibiting Wnt/β-catenin signaling in TNBC cells. Our study also provides rationale for further preclinical and clinical evaluation of niclosamide in TNBC management.","author":[{"dropping-particle":"","family":"Yin","given":"Lina","non-dropping-particle":"","parse-names":false,"suffix":""},{"dropping-particle":"","family":"Gao","given":"Yun","non-dropping-particle":"","parse-names":false,"suffix":""},{"dropping-particle":"","family":"Zhang","given":"Xuxia","non-dropping-particle":"","parse-names":false,"suffix":""},{"dropping-particle":"","family":"Wang","given":"Jing","non-dropping-particle":"","parse-names":false,"suffix":""},{"dropping-particle":"","family":"Ding","given":"Defang","non-dropping-particle":"","parse-names":false,"suffix":""},{"dropping-particle":"","family":"Zhang","given":"Yaping","non-dropping-particle":"","parse-names":false,"suffix":""},{"dropping-particle":"","family":"Zhang","given":"Junxiang","non-dropping-particle":"","parse-names":false,"suffix":""},{"dropping-particle":"","family":"Chen","given":"Honghong","non-dropping-particle":"","parse-names":false,"suffix":""}],"container-title":"Oncotarget","id":"ITEM-1","issue":"27","issued":{"date-parts":[["2016"]]},"page":"42126-42138","title":"Niclosamide sensitizes triple-negative breast cancer cells to ionizing radiation in association with the inhibition of Wnt/β-catenin signaling","type":"article-journal","volume":"7"},"uris":["http://www.mendeley.com/documents/?uuid=fa55c4aa-1bb0-4e3f-a4c8-9bb561dc6cd4"]}],"mendeley":{"formattedCitation":"[35]","plainTextFormattedCitation":"[35]","previouslyFormattedCitation":"[3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TNNB1</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9704","ISSN":"19492553","PMID":"27363012","abstract":"Triple-negative breast cancer (TNBC) is one of the most difficult breast cancers to treat because there is no targeted treatment, and conventional cytotoxic chemotherapy followed by adjuvant radiation therapy is the standard of care for patients with TNBC. We herein reported that ionizing radiation (IR) induced Wnt3a, LRP6 and β-catenin expression and consequently activated Wnt/β-catenin signaling in TNBC MDA-MB-231, MDA-MB-468 and Hs578T cells. Moreover, depletion of β-catenin by shRNA sensitized TNBC cells to IR, whereas treatment of Wnt3a protein or overexpression of β-catenin resulted in radioresistance of TNBC cells. Niclosamide, a potent inhibitor of Wnt/β- catenin signaling, not only inhibited constitutive Wnt/β-catenin signaling, but also blocked IR-induced Wnt/β-catenin signaling in TNBC cells. In addition, niclosamide sensitized TNBC cells to IR, prevented Wnt3a-induced radioresistance, and overcame β-catenin-induced radioresistance in TNBC cells. Importantly, animals treated with the combination of niclosamide and g-ray local tumor irradiation had significant inhibition of MDA-MB-231 tumor growth compared with treated with local tumor irradiation alone. These findings indicate that Wnt/β-catenin signaling pathway plays an important role in the development of radioresistance of TNBC cells, and that niclosamide had significant radiosensitizing effects by inhibiting Wnt/β-catenin signaling in TNBC cells. Our study also provides rationale for further preclinical and clinical evaluation of niclosamide in TNBC management.","author":[{"dropping-particle":"","family":"Yin","given":"Lina","non-dropping-particle":"","parse-names":false,"suffix":""},{"dropping-particle":"","family":"Gao","given":"Yun","non-dropping-particle":"","parse-names":false,"suffix":""},{"dropping-particle":"","family":"Zhang","given":"Xuxia","non-dropping-particle":"","parse-names":false,"suffix":""},{"dropping-particle":"","family":"Wang","given":"Jing","non-dropping-particle":"","parse-names":false,"suffix":""},{"dropping-particle":"","family":"Ding","given":"Defang","non-dropping-particle":"","parse-names":false,"suffix":""},{"dropping-particle":"","family":"Zhang","given":"Yaping","non-dropping-particle":"","parse-names":false,"suffix":""},{"dropping-particle":"","family":"Zhang","given":"Junxiang","non-dropping-particle":"","parse-names":false,"suffix":""},{"dropping-particle":"","family":"Chen","given":"Honghong","non-dropping-particle":"","parse-names":false,"suffix":""}],"container-title":"Oncotarget","id":"ITEM-1","issue":"27","issued":{"date-parts":[["2016"]]},"page":"42126-42138","title":"Niclosamide sensitizes triple-negative breast cancer cells to ionizing radiation in association with the inhibition of Wnt/β-catenin signaling","type":"article-journal","volume":"7"},"uris":["http://www.mendeley.com/documents/?uuid=fa55c4aa-1bb0-4e3f-a4c8-9bb561dc6cd4"]}],"mendeley":{"formattedCitation":"[35]","plainTextFormattedCitation":"[35]","previouslyFormattedCitation":"[3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C-myc</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8632/oncotarget.9704","ISSN":"19492553","PMID":"27363012","abstract":"Triple-negative breast cancer (TNBC) is one of the most difficult breast cancers to treat because there is no targeted treatment, and conventional cytotoxic chemotherapy followed by adjuvant radiation therapy is the standard of care for patients with TNBC. We herein reported that ionizing radiation (IR) induced Wnt3a, LRP6 and β-catenin expression and consequently activated Wnt/β-catenin signaling in TNBC MDA-MB-231, MDA-MB-468 and Hs578T cells. Moreover, depletion of β-catenin by shRNA sensitized TNBC cells to IR, whereas treatment of Wnt3a protein or overexpression of β-catenin resulted in radioresistance of TNBC cells. Niclosamide, a potent inhibitor of Wnt/β- catenin signaling, not only inhibited constitutive Wnt/β-catenin signaling, but also blocked IR-induced Wnt/β-catenin signaling in TNBC cells. In addition, niclosamide sensitized TNBC cells to IR, prevented Wnt3a-induced radioresistance, and overcame β-catenin-induced radioresistance in TNBC cells. Importantly, animals treated with the combination of niclosamide and g-ray local tumor irradiation had significant inhibition of MDA-MB-231 tumor growth compared with treated with local tumor irradiation alone. These findings indicate that Wnt/β-catenin signaling pathway plays an important role in the development of radioresistance of TNBC cells, and that niclosamide had significant radiosensitizing effects by inhibiting Wnt/β-catenin signaling in TNBC cells. Our study also provides rationale for further preclinical and clinical evaluation of niclosamide in TNBC management.","author":[{"dropping-particle":"","family":"Yin","given":"Lina","non-dropping-particle":"","parse-names":false,"suffix":""},{"dropping-particle":"","family":"Gao","given":"Yun","non-dropping-particle":"","parse-names":false,"suffix":""},{"dropping-particle":"","family":"Zhang","given":"Xuxia","non-dropping-particle":"","parse-names":false,"suffix":""},{"dropping-particle":"","family":"Wang","given":"Jing","non-dropping-particle":"","parse-names":false,"suffix":""},{"dropping-particle":"","family":"Ding","given":"Defang","non-dropping-particle":"","parse-names":false,"suffix":""},{"dropping-particle":"","family":"Zhang","given":"Yaping","non-dropping-particle":"","parse-names":false,"suffix":""},{"dropping-particle":"","family":"Zhang","given":"Junxiang","non-dropping-particle":"","parse-names":false,"suffix":""},{"dropping-particle":"","family":"Chen","given":"Honghong","non-dropping-particle":"","parse-names":false,"suffix":""}],"container-title":"Oncotarget","id":"ITEM-1","issue":"27","issued":{"date-parts":[["2016"]]},"page":"42126-42138","title":"Niclosamide sensitizes triple-negative breast cancer cells to ionizing radiation in association with the inhibition of Wnt/β-catenin signaling","type":"article-journal","volume":"7"},"uris":["http://www.mendeley.com/documents/?uuid=fa55c4aa-1bb0-4e3f-a4c8-9bb561dc6cd4"]}],"mendeley":{"formattedCitation":"[35]","plainTextFormattedCitation":"[35]","previouslyFormattedCitation":"[35]"},"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5]</w:t>
            </w:r>
            <w:r w:rsidRPr="00635FA5">
              <w:rPr>
                <w:rFonts w:ascii="Arial" w:hAnsi="Arial" w:cs="Arial"/>
                <w:sz w:val="24"/>
                <w:szCs w:val="24"/>
              </w:rPr>
              <w:fldChar w:fldCharType="end"/>
            </w:r>
          </w:p>
        </w:tc>
      </w:tr>
      <w:tr w:rsidR="00022CF4" w:rsidRPr="00635FA5" w:rsidTr="00E136E5">
        <w:trPr>
          <w:trHeight w:val="288"/>
        </w:trPr>
        <w:tc>
          <w:tcPr>
            <w:tcW w:w="625" w:type="pct"/>
            <w:vAlign w:val="center"/>
          </w:tcPr>
          <w:p w:rsidR="00022CF4" w:rsidRPr="00635FA5" w:rsidRDefault="00022CF4" w:rsidP="00022CF4">
            <w:pPr>
              <w:pStyle w:val="ListParagraph"/>
              <w:numPr>
                <w:ilvl w:val="0"/>
                <w:numId w:val="2"/>
              </w:numPr>
              <w:spacing w:beforeLines="20" w:afterLines="20" w:line="240" w:lineRule="auto"/>
              <w:contextualSpacing w:val="0"/>
              <w:rPr>
                <w:rFonts w:ascii="Arial" w:hAnsi="Arial" w:cs="Arial"/>
                <w:sz w:val="24"/>
                <w:szCs w:val="24"/>
              </w:rPr>
            </w:pPr>
          </w:p>
        </w:tc>
        <w:tc>
          <w:tcPr>
            <w:tcW w:w="2989" w:type="pct"/>
            <w:noWrap/>
            <w:vAlign w:val="center"/>
            <w:hideMark/>
          </w:tcPr>
          <w:p w:rsidR="00022CF4" w:rsidRPr="00635FA5" w:rsidRDefault="00022CF4" w:rsidP="00E136E5">
            <w:pPr>
              <w:spacing w:beforeLines="20" w:afterLines="20"/>
              <w:rPr>
                <w:rFonts w:ascii="Arial" w:hAnsi="Arial" w:cs="Arial"/>
                <w:i/>
                <w:iCs/>
                <w:sz w:val="24"/>
                <w:szCs w:val="24"/>
              </w:rPr>
            </w:pPr>
            <w:r w:rsidRPr="00635FA5">
              <w:rPr>
                <w:rFonts w:ascii="Arial" w:hAnsi="Arial" w:cs="Arial"/>
                <w:i/>
                <w:iCs/>
                <w:sz w:val="24"/>
                <w:szCs w:val="24"/>
              </w:rPr>
              <w:t>ATF3</w:t>
            </w:r>
          </w:p>
        </w:tc>
        <w:tc>
          <w:tcPr>
            <w:tcW w:w="1386" w:type="pct"/>
            <w:vAlign w:val="center"/>
          </w:tcPr>
          <w:p w:rsidR="00022CF4" w:rsidRPr="00635FA5" w:rsidRDefault="00022CF4" w:rsidP="00E136E5">
            <w:pPr>
              <w:spacing w:beforeLines="20" w:afterLines="20"/>
              <w:rPr>
                <w:rFonts w:ascii="Arial" w:hAnsi="Arial" w:cs="Arial"/>
                <w:sz w:val="24"/>
                <w:szCs w:val="24"/>
              </w:rPr>
            </w:pPr>
            <w:r w:rsidRPr="00635FA5">
              <w:rPr>
                <w:rFonts w:ascii="Arial" w:hAnsi="Arial" w:cs="Arial"/>
                <w:sz w:val="24"/>
                <w:szCs w:val="24"/>
              </w:rPr>
              <w:fldChar w:fldCharType="begin" w:fldLock="1"/>
            </w:r>
            <w:r w:rsidRPr="00635FA5">
              <w:rPr>
                <w:rFonts w:ascii="Arial" w:hAnsi="Arial" w:cs="Arial"/>
                <w:sz w:val="24"/>
                <w:szCs w:val="24"/>
              </w:rPr>
              <w:instrText>ADDIN CSL_CITATION {"citationItems":[{"id":"ITEM-1","itemData":{"DOI":"10.1111/jcmm.13688","ISSN":"15821838","PMID":"30117642","abstract":"This study was designed to research the influence of activating transcription factor 3 (ATF3) on the radioresistance of breast cancer. ATF3 expression was measured by qRT-PCR and immunohistochemistry. Cancerous cell lines were cultured in vitro, and the expression of ATF3 was gauged by both qRT-PCR and Western blot before and after the radiation therapy. Cellular cycle and apoptosis were analysed by flow cytometry. Changes in the expression of corresponding proteins in the downstream pathways were identified by Western blot. Tumour xenograft was used to evaluate the effect of ATF3 in vivo. ATF3 was observed stronger in breast cancer tissues and cells. After radiation therapy, the expression of ATF3 in breast cancer cells was up-regulated. Silencing ATF3 could promote G2/M phase block, facilitate cell apoptosis and decrease clonogenic survival rate. The overexpression of ATF3 could curb G2/M-phase block, cell apoptosis and increase clonogenic survival rate. Overexpression ATF3 could increase radioresistance by up-regulating the level of phosphorylation of Akt in the PI3K/Akt signalling pathway. Radioresistance of breast cancer cells could be alleviated by inhibiting the PI3K/Akt signalling pathway. ATF3 could also promote radioresistance in vivo. ATF3 gene was able to promote radioresistance of breast cancer cells.","author":[{"dropping-particle":"","family":"Zhao","given":"Wenyan","non-dropping-particle":"","parse-names":false,"suffix":""},{"dropping-particle":"","family":"Sun","given":"Ming","non-dropping-particle":"","parse-names":false,"suffix":""},{"dropping-particle":"","family":"Li","given":"Shuqiang","non-dropping-particle":"","parse-names":false,"suffix":""},{"dropping-particle":"","family":"Chen","given":"Zhaofu","non-dropping-particle":"","parse-names":false,"suffix":""},{"dropping-particle":"","family":"Geng","given":"Donghua","non-dropping-particle":"","parse-names":false,"suffix":""}],"container-title":"Journal of Cellular and Molecular Medicine","id":"ITEM-1","issue":"10","issued":{"date-parts":[["2018"]]},"page":"4664-4675","title":"Transcription factor ATF3 mediates the radioresistance of breast cancer","type":"article-journal","volume":"22"},"uris":["http://www.mendeley.com/documents/?uuid=c51af710-f4f1-47fe-b1d4-c729d13414c5"]}],"mendeley":{"formattedCitation":"[36]","plainTextFormattedCitation":"[36]","previouslyFormattedCitation":"[36]"},"properties":{"noteIndex":0},"schema":"https://github.com/citation-style-language/schema/raw/master/csl-citation.json"}</w:instrText>
            </w:r>
            <w:r w:rsidRPr="00635FA5">
              <w:rPr>
                <w:rFonts w:ascii="Arial" w:hAnsi="Arial" w:cs="Arial"/>
                <w:sz w:val="24"/>
                <w:szCs w:val="24"/>
              </w:rPr>
              <w:fldChar w:fldCharType="separate"/>
            </w:r>
            <w:r w:rsidRPr="00635FA5">
              <w:rPr>
                <w:rFonts w:ascii="Arial" w:hAnsi="Arial" w:cs="Arial"/>
                <w:noProof/>
                <w:sz w:val="24"/>
                <w:szCs w:val="24"/>
              </w:rPr>
              <w:t>[36]</w:t>
            </w:r>
            <w:r w:rsidRPr="00635FA5">
              <w:rPr>
                <w:rFonts w:ascii="Arial" w:hAnsi="Arial" w:cs="Arial"/>
                <w:sz w:val="24"/>
                <w:szCs w:val="24"/>
              </w:rPr>
              <w:fldChar w:fldCharType="end"/>
            </w:r>
          </w:p>
        </w:tc>
      </w:tr>
    </w:tbl>
    <w:p w:rsidR="00022CF4" w:rsidRPr="00635FA5" w:rsidRDefault="00022CF4" w:rsidP="00022CF4">
      <w:pPr>
        <w:rPr>
          <w:rFonts w:ascii="Arial" w:hAnsi="Arial" w:cs="Arial"/>
          <w:sz w:val="24"/>
          <w:szCs w:val="24"/>
        </w:rPr>
      </w:pPr>
    </w:p>
    <w:p w:rsidR="00022CF4" w:rsidRDefault="00022CF4" w:rsidP="00022CF4">
      <w:pPr>
        <w:rPr>
          <w:rFonts w:ascii="Arial" w:hAnsi="Arial" w:cs="Arial"/>
          <w:b/>
          <w:bCs/>
          <w:sz w:val="24"/>
          <w:szCs w:val="24"/>
        </w:rPr>
      </w:pPr>
    </w:p>
    <w:p w:rsidR="00022CF4" w:rsidRPr="00635FA5" w:rsidRDefault="00022CF4" w:rsidP="00022CF4">
      <w:pPr>
        <w:rPr>
          <w:rFonts w:ascii="Arial" w:hAnsi="Arial" w:cs="Arial"/>
          <w:b/>
          <w:bCs/>
          <w:sz w:val="24"/>
          <w:szCs w:val="24"/>
        </w:rPr>
      </w:pPr>
      <w:r w:rsidRPr="00635FA5">
        <w:rPr>
          <w:rFonts w:ascii="Arial" w:hAnsi="Arial" w:cs="Arial"/>
          <w:b/>
          <w:bCs/>
          <w:sz w:val="24"/>
          <w:szCs w:val="24"/>
        </w:rPr>
        <w:t>References</w:t>
      </w:r>
    </w:p>
    <w:p w:rsidR="00022CF4" w:rsidRPr="007A6CF3" w:rsidRDefault="00022CF4" w:rsidP="00022CF4">
      <w:pPr>
        <w:pStyle w:val="ListParagraph"/>
        <w:numPr>
          <w:ilvl w:val="0"/>
          <w:numId w:val="1"/>
        </w:numPr>
        <w:spacing w:after="240" w:line="240" w:lineRule="auto"/>
        <w:contextualSpacing w:val="0"/>
        <w:jc w:val="both"/>
        <w:rPr>
          <w:rFonts w:ascii="Times New Roman" w:eastAsia="等线" w:hAnsi="Times New Roman" w:cs="Times New Roman"/>
          <w:kern w:val="0"/>
          <w:sz w:val="24"/>
          <w:szCs w:val="24"/>
          <w:lang w:val="en-US" w:eastAsia="zh-CN"/>
        </w:rPr>
      </w:pPr>
      <w:r w:rsidRPr="00635FA5">
        <w:rPr>
          <w:rFonts w:ascii="Arial" w:hAnsi="Arial" w:cs="Arial"/>
          <w:b/>
          <w:bCs/>
          <w:sz w:val="24"/>
          <w:szCs w:val="24"/>
        </w:rPr>
        <w:fldChar w:fldCharType="begin" w:fldLock="1"/>
      </w:r>
      <w:r w:rsidRPr="00635FA5">
        <w:rPr>
          <w:rFonts w:ascii="Arial" w:hAnsi="Arial" w:cs="Arial"/>
          <w:b/>
          <w:bCs/>
          <w:sz w:val="24"/>
          <w:szCs w:val="24"/>
        </w:rPr>
        <w:instrText xml:space="preserve">ADDIN Mendeley Bibliography CSL_BIBLIOGRAPHY </w:instrText>
      </w:r>
      <w:r w:rsidRPr="00635FA5">
        <w:rPr>
          <w:rFonts w:ascii="Arial" w:hAnsi="Arial" w:cs="Arial"/>
          <w:b/>
          <w:bCs/>
          <w:sz w:val="24"/>
          <w:szCs w:val="24"/>
        </w:rPr>
        <w:fldChar w:fldCharType="separate"/>
      </w:r>
      <w:r w:rsidRPr="007A6CF3">
        <w:rPr>
          <w:rFonts w:ascii="Times New Roman" w:eastAsia="等线" w:hAnsi="Times New Roman" w:cs="Times New Roman"/>
          <w:kern w:val="0"/>
          <w:sz w:val="24"/>
          <w:szCs w:val="24"/>
          <w:lang w:val="en-US" w:eastAsia="zh-CN"/>
        </w:rPr>
        <w:t>Chen CL, Chu JS, Su WC, Huang SC, Lee WY. Hypoxia and metabolic phenotypes during breast carcinogenesis: expression of HIF-1alpha, GLUT1, and CAIX. Virchows Arch 2010;457(1):53-61. doi: 10.1007/s00428-010-0938-0, PMID: 20526721.</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lastRenderedPageBreak/>
        <w:t>Pavlopoulou A, Oktay Y, Vougas K, Louka M, Vorgias CE, Georgakilas AG. Determinants of resistance to chemotherapy and ionizing radiation in breast cancer stem cells. Cancer Lett 2016;380(2):485-493. doi: 10.1016/j.canlet.2016.07.018, PMID: 27450721.</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Sjöström M, Staaf J, Edén P, Wärnberg F, Bergh J, Malmström P,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Identification and validation of single-sample breast cancer radiosensitivity gene expression predictors. Breast Cancer Res 2018;20(1):64. doi: 10.1186/s13058-018-0978-y, PMID: 2997324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Zhao F, Ming J, Zhou Y, Fan L. Inhibition of Glut1 by WZB117 sensitizes radioresistant breast cancer cells to irradiation. Cancer Chemother Pharmacol 2016;77(5):963-972. doi: 10.1007/s00280-016-3007-9, PMID: 2701121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Tafreshi NK, Lloyd MC, Proemsey JB, Bui MM, Kim J, Gillies RJ,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Evaluation of CAIX and CAXII expression in breast cancer at varied O2 levels: CAIX is the superior surrogate imaging biomarker of tumor hypoxia. Mol Imaging Biol 2016;18(2):219-231. doi: 10.1007/s11307-015-0885-x, PMID: 26276155.</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Takei N, Yoneda A, Kosaka M, Sakai-Sawada K, Tamura Y. ERO1α is a novel endogenous marker of hypoxia in human cancer cell lines. BMC Cancer 2019;19(1):510. doi: 10.1186/s12885-019-5727-9, PMID: 31142270.</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Torres-Roca JF. A molecular assay of tumor radiosensitivity: a roadmap towards biology-based personalized radiation therapy. Per Med 2012;9(5):547-557. doi: 10.2217/pme.12.55, PMID: 23105945.</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Eschrich S, Zhang H, Zhao H, Boulware D, Lee JH, Bloom G,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Systems biology modeling of the radiation sensitivity network: a biomarker discovery platform. Int J Radiat Oncol Biol Phys 2009;75(2):497-505. doi: 10.1016/j.ijrobp.2009.05.056, PMID: 19735874.</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Bravatà V, Minafra L, Russo G, Forte GI, Cammarata FP, Ripamonti M,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High-dose ionizing radiation regulates gene expression changes in the MCF7 breast cancer cell line. Anticancer Res 2015;35(5):2577-2591, PMID: 25964533.</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Speers C, Zhao S, Liu M, Bartelink H, Pierce LJ, Feng FY. Development and validation of a novel radiosensitivity signature in human breast cancer. Clin Cancer Res 2015;21(16):3667-3677. doi: 10.1158/1078-0432.CCR-14-2898, PMID: 25904749.</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Pawitan Y, Bjöhle J, Amler L, Borg AL, Egyhazi S, Hall P,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Gene expression profiling spares early breast cancer patients from adjuvant therapy: derived and validated in two population-based cohorts. Breast Cancer Res 2005;7(6):R953-R964. doi: 10.1186/bcr1325, PMID: 1628004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Alexander A, Karakas C, Chen X, Carey JP, Yi M, Bondy M,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Cyclin E overexpression as a biomarker for combination treatment strategies in inflammatory breast cancer. Oncotarget 2017;8(9):14897-14911. doi: 10.18632/oncotarget.14689, PMID: 28107181.</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lastRenderedPageBreak/>
        <w:t xml:space="preserve">Bougen NM, Steiner M, Pertziger M, Banerjee A, Brunet-Dunand SE, Zhu T,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Autocrine human GH promotes radioresistance in mammary and endometrial carcinoma cells. Endocr Relat Cancer 2012;19(5):625-644. doi: 10.1530/ERC-12-0042, PMID: 22807498.</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van 't Veer LJ, Dai H, van de Vijver MJ, He YD, Hart AA, Mao M,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Gene expression profiling predicts clinical outcome of breast cancer. Nature 2002;415(6871):530-536. doi: 10.1038/415530a, PMID: 11823860.</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Gasparini P, Lovat F, Fassan M, Casadei L, Cascione L, Jacob NK,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Protective role of miR-155 in breast cancer through RAD51 targeting impairs homologous recombination after irradiation. Proc Natl Acad Sci U S A 2014;111(12):4536-4541. doi: 10.1073/pnas.1402604111, PMID: 24616504.</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Paik S, Shak S, Tang G, Kim C, Baker J, Cronin M,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A multigene assay to predict recurrence of tamoxifen-treated, node-negative breast cancer. N Engl J Med 2004;351(27):2817-2826. doi: 10.1056/NEJMoa041588, PMID: 15591335.</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Li Z, Xia L, Lee LM, Khaletskiy A, Wang J, Wong JY,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Effector genes altered in MCF-7 human breast cancer cells after exposure to fractionated ionizing radiation. Radiat Res 2001;155(4):543-553. doi: 10.1667/0033-7587(2001)155[0543:egaimh]2.0.co;2, PMID: 11260656.</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Feng Y, Guo C, Wang H, Zhao L, Wang W, Wang T,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Fibrinogen-like protein 2 (FGL2) is a novel biomarker for clinical prediction of human breast cancer. Med Sci Monit 2020;26:e923531. doi: 10.12659/MSM.923531, PMID: 32716910.</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Post AE, Bussink J, Smid M, Sweep FC, Span PN. Downregulation of matrix Gla protein is a biomarker for tamoxifen-resistant and radioresistant breast cancer. Biomark Med 2019;13(10):841-850. doi: 10.2217/bmm-2019-0050, PMID: 31317787.</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Speers C, Zhao SG, Kothari V, Santola A, Liu M, Wilder-Romans K,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Maternal embryonic leucine zipper kinase (MELK) as a novel mediator and biomarker of radioresistance in human breast cancer. Clin Cancer Res 2016;22(23):5864-5875. doi: 10.1158/1078-0432.CCR-15-2711, PMID: 27225691.</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Andreassen CN, Alsner J, Overgaard M, Overgaard J. Prediction of normal tissue radiosensitivity from polymorphisms in candidate genes. Radiother Oncol 2003;69(2):127-135. doi: 10.1016/j.radonc.2003.09.010, PMID: 14643949.</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Bernichon E, Vallard A, Wang Q, Attignon V, Pissaloux D, Bachelot T,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Genomic alterations and radioresistance in breast cancer: an analysis of the ProfiLER protocol. Ann Oncol 2017;28(11):2773-2779. doi: 10.1093/annonc/mdx488, PMID: 28945826.</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Horton JK, Siamakpour-Reihani S, Lee CT, Zhou Y, Chen W, Geradts J,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FAS death receptor: a breast cancer subtype-specific radiation response biomarker and potential therapeutic target. Radiat Res 2015;184(5):456-469. doi: 10.1667/RR14089.1, PMID: 26488758.</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Chen S, Zhang Y, Zhang D. Endoplasmic reticulum protein 29 (ERp29) confers radioresistance through the DNA repair gene, O(6)-methylguanine DNA-methyltransferase, in breast cancer cells. Sci Rep 2015;5:14723. doi: 10.1038/srep14723, PMID: 26420420.</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da Costa Araldi IC, Bordin FPR, Cadoná FC, Barbisan F, Azzolin VF, Teixeira CF,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The in vitro radiosensitizer potential of resveratrol on MCF-7 breast cancer cells. Chem Biol Interact 2018;282:85-92. doi: 10.1016/j.cbi.2018.01.013, PMID: 29336987.</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Dong J, Li Y, Xiao H, Luo D, Zhang S, Zhu C,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Cordycepin sensitizes breast cancer cells toward irradiation through elevating ROS production involving Nrf2. Toxicol Appl Pharmacol 2019;364:12-21. doi: 10.1016/j.taap.2018.12.006, PMID: 30529626.</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Guo G, Yan-Sanders Y, Lyn-Cook BD, Wang T, Tamae D, Ogi J,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Manganese superoxide dismutase-mediated gene expression in radiation-induced adaptive responses. Mol Cell Biol 2003;23(7):2362-2378. doi: 10.1128/MCB.23.7.2362-2378.2003, PMID: 12640121.</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He WS, Dai XF, Jin M, Liu CW, Rent JH. Hypoxia-induced autophagy confers resistance of breast cancer cells to ionizing radiation. Oncol Res 2012;20(5-6):251-258. doi: 10.3727/096504013x13589503483012, PMID: 2358123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Kuhmann C, Weichenhan D, Rehli M, Plass C, Schmezer P, Popanda O. DNA methylation changes in cells regrowing after fractioned ionizing radiation. Radiother Oncol 2011;101(1):116-121. doi: 10.1016/j.radonc.2011.05.048, PMID: 21704414.</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Liang Z, Ahn J, Guo D, Votaw JR, Shim H. MicroRNA-302 replacement therapy sensitizes breast cancer cells to ionizing radiation. Pharm Res 2013;30(4):1008-1016. doi: 10.1007/s11095-012-0936-9, PMID: 23184229.</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Mehta M, Basalingappa K, Griffith JN, Andrade D, Babu A, Amreddy N,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HuR silencing elicits oxidative stress and DNA damage and sensitizes human triple-negative breast cancer cells to radiotherapy. Oncotarget 2016;7(40):64820-64835. doi: 10.18632/oncotarget.11706, PMID: 27588488.</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Minafra L, Bravatà V, Russo G, Forte GI, Cammarata FP, Ripamonti M,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Gene expression profiling of MCF10A breast epithelial cells exposed to IOERT. Anticancer Res 2015;35(6):3223-3234, PMID: 2602608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Nagelkerke A, Bussink J, van der Kogel AJ, Sweep FC, Span PN. The PERK/ATF4/LAMP3-arm of the unfolded protein response affects radioresistance by interfering with the DNA damage response. Radiother Oncol 2013;108(3):415-421. doi: 10.1016/j.radonc.2013.06.037, PMID: 23891100.</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Oladghaffari M, Shabestani Monfared A, Farajollahi A, Baradaran B, Mohammadi M, Shanehbandi D,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MLN4924 and 2DG combined treatment enhances the efficiency of radiotherapy in breast cancer cells. Int J Radiat Biol 2017;93(6):590-599. doi: 10.1080/09553002.2017.1294272, PMID: 28291374.</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 xml:space="preserve">Yin L, Gao Y, Zhang X, Wang J, Ding D, Zhang Y, </w:t>
      </w:r>
      <w:r w:rsidRPr="007A6CF3">
        <w:rPr>
          <w:rFonts w:ascii="Times New Roman" w:eastAsia="等线" w:hAnsi="Times New Roman" w:cs="Times New Roman"/>
          <w:i/>
          <w:iCs/>
          <w:sz w:val="24"/>
          <w:szCs w:val="24"/>
          <w:lang w:eastAsia="zh-CN"/>
        </w:rPr>
        <w:t>et al.</w:t>
      </w:r>
      <w:r w:rsidRPr="007A6CF3">
        <w:rPr>
          <w:rFonts w:ascii="Times New Roman" w:eastAsia="等线" w:hAnsi="Times New Roman" w:cs="Times New Roman"/>
          <w:sz w:val="24"/>
          <w:szCs w:val="24"/>
          <w:lang w:eastAsia="zh-CN"/>
        </w:rPr>
        <w:t xml:space="preserve"> Niclosamide sensitizes triple-negative breast cancer cells to ionizing radiation in association with the inhibition of Wnt/β-catenin signaling. Oncotarget 2016;7(27):42126-42138. doi: 10.18632/oncotarget.9704, PMID: 27363012.</w:t>
      </w:r>
    </w:p>
    <w:p w:rsidR="00022CF4" w:rsidRPr="007A6CF3" w:rsidRDefault="00022CF4" w:rsidP="00022CF4">
      <w:pPr>
        <w:numPr>
          <w:ilvl w:val="0"/>
          <w:numId w:val="1"/>
        </w:numPr>
        <w:spacing w:before="240" w:after="240" w:line="240" w:lineRule="auto"/>
        <w:jc w:val="both"/>
        <w:rPr>
          <w:rFonts w:ascii="Times New Roman" w:eastAsia="等线" w:hAnsi="Times New Roman" w:cs="Times New Roman"/>
          <w:sz w:val="24"/>
          <w:szCs w:val="24"/>
          <w:lang w:eastAsia="zh-CN"/>
        </w:rPr>
      </w:pPr>
      <w:r w:rsidRPr="007A6CF3">
        <w:rPr>
          <w:rFonts w:ascii="Times New Roman" w:eastAsia="等线" w:hAnsi="Times New Roman" w:cs="Times New Roman"/>
          <w:sz w:val="24"/>
          <w:szCs w:val="24"/>
          <w:lang w:eastAsia="zh-CN"/>
        </w:rPr>
        <w:t>Zhao W, Sun M, Li S, Chen Z, Geng D. Transcription factor ATF3 mediates the radioresistance of breast cancer. J Cell Mol Med 2018;22(10):4664-4675. doi: 10.1111/jcmm.13688, PMID: 30117642.</w:t>
      </w:r>
    </w:p>
    <w:p w:rsidR="00022CF4" w:rsidRPr="00635FA5" w:rsidRDefault="00022CF4" w:rsidP="00022CF4">
      <w:pPr>
        <w:widowControl w:val="0"/>
        <w:autoSpaceDE w:val="0"/>
        <w:autoSpaceDN w:val="0"/>
        <w:adjustRightInd w:val="0"/>
        <w:spacing w:line="240" w:lineRule="auto"/>
        <w:ind w:left="640" w:hanging="640"/>
        <w:rPr>
          <w:rFonts w:ascii="Arial" w:hAnsi="Arial" w:cs="Arial"/>
          <w:noProof/>
          <w:sz w:val="24"/>
          <w:szCs w:val="24"/>
        </w:rPr>
      </w:pPr>
    </w:p>
    <w:p w:rsidR="00022CF4" w:rsidRPr="00635FA5" w:rsidRDefault="00022CF4" w:rsidP="00022CF4">
      <w:pPr>
        <w:rPr>
          <w:rFonts w:ascii="Arial" w:hAnsi="Arial" w:cs="Arial"/>
          <w:b/>
          <w:bCs/>
          <w:sz w:val="24"/>
          <w:szCs w:val="24"/>
        </w:rPr>
      </w:pPr>
      <w:r w:rsidRPr="00635FA5">
        <w:rPr>
          <w:rFonts w:ascii="Arial" w:hAnsi="Arial" w:cs="Arial"/>
          <w:b/>
          <w:bCs/>
          <w:sz w:val="24"/>
          <w:szCs w:val="24"/>
        </w:rPr>
        <w:fldChar w:fldCharType="end"/>
      </w:r>
      <w:r w:rsidRPr="00635FA5">
        <w:rPr>
          <w:rFonts w:ascii="Arial" w:hAnsi="Arial" w:cs="Arial"/>
          <w:b/>
          <w:bCs/>
          <w:sz w:val="24"/>
          <w:szCs w:val="24"/>
        </w:rPr>
        <w:tab/>
      </w:r>
    </w:p>
    <w:p w:rsidR="00D65EE2" w:rsidRDefault="00D65EE2"/>
    <w:sectPr w:rsidR="00D65EE2" w:rsidSect="00F57634">
      <w:pgSz w:w="16838" w:h="11906" w:orient="landscape"/>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7F1F8D"/>
    <w:multiLevelType w:val="hybridMultilevel"/>
    <w:tmpl w:val="1254A080"/>
    <w:lvl w:ilvl="0" w:tplc="630A153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nsid w:val="49A338F9"/>
    <w:multiLevelType w:val="hybridMultilevel"/>
    <w:tmpl w:val="B6CE7F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useFELayout/>
  </w:compat>
  <w:rsids>
    <w:rsidRoot w:val="00022CF4"/>
    <w:rsid w:val="00022CF4"/>
    <w:rsid w:val="00D65EE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2CF4"/>
    <w:pPr>
      <w:spacing w:after="160" w:line="259" w:lineRule="auto"/>
      <w:ind w:left="720"/>
      <w:contextualSpacing/>
    </w:pPr>
    <w:rPr>
      <w:kern w:val="2"/>
      <w:lang w:val="en-IN"/>
    </w:rPr>
  </w:style>
  <w:style w:type="table" w:styleId="TableGrid">
    <w:name w:val="Table Grid"/>
    <w:basedOn w:val="TableNormal"/>
    <w:uiPriority w:val="39"/>
    <w:rsid w:val="00022CF4"/>
    <w:pPr>
      <w:spacing w:after="0" w:line="240" w:lineRule="auto"/>
    </w:pPr>
    <w:rPr>
      <w:kern w:val="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2CF4"/>
    <w:rPr>
      <w:color w:val="0000FF" w:themeColor="hyperlink"/>
      <w:u w:val="single"/>
    </w:rPr>
  </w:style>
  <w:style w:type="character" w:customStyle="1" w:styleId="UnresolvedMention">
    <w:name w:val="Unresolved Mention"/>
    <w:basedOn w:val="DefaultParagraphFont"/>
    <w:uiPriority w:val="99"/>
    <w:semiHidden/>
    <w:unhideWhenUsed/>
    <w:rsid w:val="00022CF4"/>
    <w:rPr>
      <w:color w:val="605E5C"/>
      <w:shd w:val="clear" w:color="auto" w:fill="E1DFDD"/>
    </w:rPr>
  </w:style>
  <w:style w:type="character" w:styleId="FollowedHyperlink">
    <w:name w:val="FollowedHyperlink"/>
    <w:basedOn w:val="DefaultParagraphFont"/>
    <w:uiPriority w:val="99"/>
    <w:semiHidden/>
    <w:unhideWhenUsed/>
    <w:rsid w:val="00022CF4"/>
    <w:rPr>
      <w:color w:val="800080" w:themeColor="followedHyperlink"/>
      <w:u w:val="single"/>
    </w:rPr>
  </w:style>
  <w:style w:type="paragraph" w:customStyle="1" w:styleId="msonormal0">
    <w:name w:val="msonormal"/>
    <w:basedOn w:val="Normal"/>
    <w:rsid w:val="00022CF4"/>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customStyle="1" w:styleId="xl63">
    <w:name w:val="xl63"/>
    <w:basedOn w:val="Normal"/>
    <w:rsid w:val="00022CF4"/>
    <w:pPr>
      <w:pBdr>
        <w:top w:val="single" w:sz="4" w:space="0" w:color="000000"/>
        <w:left w:val="single" w:sz="4" w:space="0" w:color="000000"/>
        <w:bottom w:val="single" w:sz="4" w:space="0" w:color="000000"/>
        <w:right w:val="single" w:sz="4" w:space="0" w:color="000000"/>
      </w:pBdr>
      <w:shd w:val="clear" w:color="000000" w:fill="00BFFF"/>
      <w:spacing w:before="100" w:beforeAutospacing="1" w:after="100" w:afterAutospacing="1" w:line="240" w:lineRule="auto"/>
      <w:textAlignment w:val="center"/>
    </w:pPr>
    <w:rPr>
      <w:rFonts w:ascii="Times New Roman" w:eastAsia="Times New Roman" w:hAnsi="Times New Roman" w:cs="Times New Roman"/>
      <w:b/>
      <w:bCs/>
      <w:sz w:val="24"/>
      <w:szCs w:val="24"/>
      <w:lang w:val="en-IN" w:eastAsia="en-IN"/>
    </w:rPr>
  </w:style>
  <w:style w:type="paragraph" w:customStyle="1" w:styleId="xl64">
    <w:name w:val="xl64"/>
    <w:basedOn w:val="Normal"/>
    <w:rsid w:val="00022CF4"/>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textAlignment w:val="center"/>
    </w:pPr>
    <w:rPr>
      <w:rFonts w:ascii="Times New Roman" w:eastAsia="Times New Roman" w:hAnsi="Times New Roman" w:cs="Times New Roman"/>
      <w:sz w:val="24"/>
      <w:szCs w:val="24"/>
      <w:lang w:val="en-IN" w:eastAsia="en-IN"/>
    </w:rPr>
  </w:style>
  <w:style w:type="table" w:customStyle="1" w:styleId="GridTable3Accent3">
    <w:name w:val="Grid Table 3 Accent 3"/>
    <w:basedOn w:val="TableNormal"/>
    <w:uiPriority w:val="48"/>
    <w:rsid w:val="00022CF4"/>
    <w:pPr>
      <w:spacing w:after="0" w:line="240" w:lineRule="auto"/>
    </w:pPr>
    <w:rPr>
      <w:kern w:val="2"/>
      <w:lang w:val="en-IN"/>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1Light">
    <w:name w:val="Grid Table 1 Light"/>
    <w:basedOn w:val="TableNormal"/>
    <w:uiPriority w:val="46"/>
    <w:rsid w:val="00022CF4"/>
    <w:pPr>
      <w:spacing w:after="0" w:line="240" w:lineRule="auto"/>
    </w:pPr>
    <w:rPr>
      <w:kern w:val="2"/>
      <w:lang w:val="en-IN"/>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Accent3">
    <w:name w:val="Grid Table 2 Accent 3"/>
    <w:basedOn w:val="TableNormal"/>
    <w:uiPriority w:val="47"/>
    <w:rsid w:val="00022CF4"/>
    <w:pPr>
      <w:spacing w:after="0" w:line="240" w:lineRule="auto"/>
    </w:pPr>
    <w:rPr>
      <w:kern w:val="2"/>
      <w:lang w:val="en-IN"/>
    </w:rPr>
    <w:tblPr>
      <w:tblStyleRowBandSize w:val="1"/>
      <w:tblStyleColBandSize w:val="1"/>
      <w:tblInd w:w="0" w:type="dxa"/>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CellMar>
        <w:top w:w="0" w:type="dxa"/>
        <w:left w:w="108" w:type="dxa"/>
        <w:bottom w:w="0" w:type="dxa"/>
        <w:right w:w="108" w:type="dxa"/>
      </w:tblCellMar>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Header">
    <w:name w:val="header"/>
    <w:basedOn w:val="Normal"/>
    <w:link w:val="HeaderChar"/>
    <w:uiPriority w:val="99"/>
    <w:unhideWhenUsed/>
    <w:rsid w:val="00022CF4"/>
    <w:pPr>
      <w:tabs>
        <w:tab w:val="center" w:pos="4153"/>
        <w:tab w:val="right" w:pos="8306"/>
      </w:tabs>
      <w:snapToGrid w:val="0"/>
      <w:spacing w:after="160" w:line="240" w:lineRule="auto"/>
      <w:jc w:val="center"/>
    </w:pPr>
    <w:rPr>
      <w:kern w:val="2"/>
      <w:sz w:val="18"/>
      <w:szCs w:val="18"/>
      <w:lang w:val="en-IN"/>
    </w:rPr>
  </w:style>
  <w:style w:type="character" w:customStyle="1" w:styleId="HeaderChar">
    <w:name w:val="Header Char"/>
    <w:basedOn w:val="DefaultParagraphFont"/>
    <w:link w:val="Header"/>
    <w:uiPriority w:val="99"/>
    <w:rsid w:val="00022CF4"/>
    <w:rPr>
      <w:kern w:val="2"/>
      <w:sz w:val="18"/>
      <w:szCs w:val="18"/>
      <w:lang w:val="en-IN"/>
    </w:rPr>
  </w:style>
  <w:style w:type="paragraph" w:styleId="Footer">
    <w:name w:val="footer"/>
    <w:basedOn w:val="Normal"/>
    <w:link w:val="FooterChar"/>
    <w:uiPriority w:val="99"/>
    <w:unhideWhenUsed/>
    <w:rsid w:val="00022CF4"/>
    <w:pPr>
      <w:tabs>
        <w:tab w:val="center" w:pos="4153"/>
        <w:tab w:val="right" w:pos="8306"/>
      </w:tabs>
      <w:snapToGrid w:val="0"/>
      <w:spacing w:after="160" w:line="240" w:lineRule="auto"/>
    </w:pPr>
    <w:rPr>
      <w:kern w:val="2"/>
      <w:sz w:val="18"/>
      <w:szCs w:val="18"/>
      <w:lang w:val="en-IN"/>
    </w:rPr>
  </w:style>
  <w:style w:type="character" w:customStyle="1" w:styleId="FooterChar">
    <w:name w:val="Footer Char"/>
    <w:basedOn w:val="DefaultParagraphFont"/>
    <w:link w:val="Footer"/>
    <w:uiPriority w:val="99"/>
    <w:rsid w:val="00022CF4"/>
    <w:rPr>
      <w:kern w:val="2"/>
      <w:sz w:val="18"/>
      <w:szCs w:val="18"/>
      <w:lang w:val="en-I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37591</Words>
  <Characters>784271</Characters>
  <Application>Microsoft Office Word</Application>
  <DocSecurity>0</DocSecurity>
  <Lines>6535</Lines>
  <Paragraphs>1840</Paragraphs>
  <ScaleCrop>false</ScaleCrop>
  <Company/>
  <LinksUpToDate>false</LinksUpToDate>
  <CharactersWithSpaces>920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Wei</dc:creator>
  <cp:keywords/>
  <dc:description/>
  <cp:lastModifiedBy>Robin Wei</cp:lastModifiedBy>
  <cp:revision>2</cp:revision>
  <dcterms:created xsi:type="dcterms:W3CDTF">2023-11-25T13:17:00Z</dcterms:created>
  <dcterms:modified xsi:type="dcterms:W3CDTF">2023-11-25T13:17:00Z</dcterms:modified>
</cp:coreProperties>
</file>